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121A25C" w14:textId="55C78E8C" w:rsidR="00353786" w:rsidRPr="00CA5C4D" w:rsidRDefault="00000000" w:rsidP="008F6D0D">
      <w:pPr>
        <w:widowControl/>
        <w:spacing w:line="240" w:lineRule="auto"/>
        <w:rPr>
          <w:rFonts w:ascii="Times New Roman" w:hAnsi="Times New Roman" w:cs="Times New Roman"/>
          <w:sz w:val="24"/>
        </w:rPr>
      </w:pPr>
      <w:r w:rsidRPr="00CA5C4D">
        <w:rPr>
          <w:rFonts w:ascii="Times New Roman" w:hAnsi="Times New Roman" w:cs="Times New Roman"/>
          <w:sz w:val="24"/>
        </w:rPr>
        <w:t xml:space="preserve">Supplementary </w:t>
      </w:r>
      <w:r w:rsidR="00CA7A61" w:rsidRPr="00CA5C4D">
        <w:rPr>
          <w:rFonts w:ascii="Times New Roman" w:hAnsi="Times New Roman" w:cs="Times New Roman"/>
          <w:sz w:val="24"/>
        </w:rPr>
        <w:t>Table</w:t>
      </w:r>
      <w:r w:rsidRPr="00CA5C4D">
        <w:rPr>
          <w:rFonts w:ascii="Times New Roman" w:hAnsi="Times New Roman" w:cs="Times New Roman"/>
          <w:sz w:val="24"/>
        </w:rPr>
        <w:t xml:space="preserve"> 1. Strains from public databases used for phylogenetic analysis</w:t>
      </w:r>
    </w:p>
    <w:tbl>
      <w:tblPr>
        <w:tblStyle w:val="af9"/>
        <w:tblW w:w="5739" w:type="dxa"/>
        <w:tblLook w:val="04A0" w:firstRow="1" w:lastRow="0" w:firstColumn="1" w:lastColumn="0" w:noHBand="0" w:noVBand="1"/>
      </w:tblPr>
      <w:tblGrid>
        <w:gridCol w:w="2354"/>
        <w:gridCol w:w="1943"/>
        <w:gridCol w:w="1442"/>
      </w:tblGrid>
      <w:tr w:rsidR="003B257C" w14:paraId="1FFFABF2" w14:textId="77777777" w:rsidTr="002D7E8D">
        <w:trPr>
          <w:trHeight w:val="310"/>
        </w:trPr>
        <w:tc>
          <w:tcPr>
            <w:tcW w:w="2354" w:type="dxa"/>
            <w:noWrap/>
            <w:hideMark/>
          </w:tcPr>
          <w:p w14:paraId="7432055E" w14:textId="77777777" w:rsidR="00353786" w:rsidRPr="00603FFC" w:rsidRDefault="00000000" w:rsidP="008F6D0D">
            <w:pPr>
              <w:widowControl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603FFC">
              <w:rPr>
                <w:rFonts w:ascii="Times New Roman" w:hAnsi="Times New Roman" w:cs="Times New Roman"/>
                <w:b/>
                <w:bCs/>
                <w:sz w:val="24"/>
              </w:rPr>
              <w:t>Strain</w:t>
            </w:r>
          </w:p>
        </w:tc>
        <w:tc>
          <w:tcPr>
            <w:tcW w:w="1943" w:type="dxa"/>
            <w:noWrap/>
            <w:hideMark/>
          </w:tcPr>
          <w:p w14:paraId="3E04EFE5" w14:textId="676E5445" w:rsidR="00353786" w:rsidRPr="00603FFC" w:rsidRDefault="00000000" w:rsidP="008F6D0D">
            <w:pPr>
              <w:widowControl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603FFC">
              <w:rPr>
                <w:rFonts w:ascii="Times New Roman" w:hAnsi="Times New Roman" w:cs="Times New Roman"/>
                <w:b/>
                <w:bCs/>
                <w:sz w:val="24"/>
              </w:rPr>
              <w:t>Reference</w:t>
            </w:r>
            <w:r w:rsidR="008A39E4">
              <w:rPr>
                <w:rFonts w:ascii="Times New Roman" w:hAnsi="Times New Roman" w:cs="Times New Roman"/>
                <w:b/>
                <w:bCs/>
                <w:sz w:val="24"/>
              </w:rPr>
              <w:t>(s)</w:t>
            </w:r>
          </w:p>
        </w:tc>
        <w:tc>
          <w:tcPr>
            <w:tcW w:w="1442" w:type="dxa"/>
            <w:noWrap/>
            <w:hideMark/>
          </w:tcPr>
          <w:p w14:paraId="5E73EAB3" w14:textId="77777777" w:rsidR="00353786" w:rsidRPr="00603FFC" w:rsidRDefault="00000000" w:rsidP="008F6D0D">
            <w:pPr>
              <w:widowControl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603FFC">
              <w:rPr>
                <w:rFonts w:ascii="Times New Roman" w:hAnsi="Times New Roman" w:cs="Times New Roman"/>
                <w:b/>
                <w:bCs/>
                <w:sz w:val="24"/>
              </w:rPr>
              <w:t>Accession #</w:t>
            </w:r>
          </w:p>
        </w:tc>
      </w:tr>
      <w:tr w:rsidR="003B257C" w14:paraId="6289BB7A" w14:textId="77777777" w:rsidTr="002D7E8D">
        <w:trPr>
          <w:trHeight w:val="310"/>
        </w:trPr>
        <w:tc>
          <w:tcPr>
            <w:tcW w:w="2354" w:type="dxa"/>
            <w:noWrap/>
          </w:tcPr>
          <w:p w14:paraId="1607557C" w14:textId="52FBF298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24MPX0198V</w:t>
            </w:r>
          </w:p>
        </w:tc>
        <w:tc>
          <w:tcPr>
            <w:tcW w:w="1943" w:type="dxa"/>
            <w:noWrap/>
          </w:tcPr>
          <w:p w14:paraId="32672BFF" w14:textId="07FB73F0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WYWthbmlha2k8L0F1dGhvcj48WWVhcj4yMDI0PC9ZZWFy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WYWthbmlha2k8L0F1dGhvcj48WWVhcj4yMDI0PC9ZZWFy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1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3B0FA716" w14:textId="79E2BECA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PP601207</w:t>
            </w:r>
          </w:p>
        </w:tc>
      </w:tr>
      <w:tr w:rsidR="003B257C" w14:paraId="399F0122" w14:textId="77777777" w:rsidTr="002D7E8D">
        <w:trPr>
          <w:trHeight w:val="310"/>
        </w:trPr>
        <w:tc>
          <w:tcPr>
            <w:tcW w:w="2354" w:type="dxa"/>
            <w:noWrap/>
          </w:tcPr>
          <w:p w14:paraId="79849106" w14:textId="0ABE3C01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24MPX0201V</w:t>
            </w:r>
          </w:p>
        </w:tc>
        <w:tc>
          <w:tcPr>
            <w:tcW w:w="1943" w:type="dxa"/>
            <w:noWrap/>
          </w:tcPr>
          <w:p w14:paraId="6DBC86CB" w14:textId="11BFE52D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WYWthbmlha2k8L0F1dGhvcj48WWVhcj4yMDI0PC9ZZWFy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WYWthbmlha2k8L0F1dGhvcj48WWVhcj4yMDI0PC9ZZWFy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1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748BFE12" w14:textId="7CC27A42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PP601208</w:t>
            </w:r>
          </w:p>
        </w:tc>
      </w:tr>
      <w:tr w:rsidR="003B257C" w14:paraId="28C232D4" w14:textId="77777777" w:rsidTr="002D7E8D">
        <w:trPr>
          <w:trHeight w:val="310"/>
        </w:trPr>
        <w:tc>
          <w:tcPr>
            <w:tcW w:w="2354" w:type="dxa"/>
            <w:noWrap/>
          </w:tcPr>
          <w:p w14:paraId="6FD61B9C" w14:textId="6CF0B671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Boende_DRC_2008</w:t>
            </w:r>
          </w:p>
        </w:tc>
        <w:tc>
          <w:tcPr>
            <w:tcW w:w="1943" w:type="dxa"/>
            <w:noWrap/>
          </w:tcPr>
          <w:p w14:paraId="03EE17C0" w14:textId="08612CE4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OYWthemF3YTwvQXV0aG9yPjxZZWFyPjIwMTU8L1llYXI+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=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OYWthemF3YTwvQXV0aG9yPjxZZWFyPjIwMTU8L1llYXI+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=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2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6011DFC3" w14:textId="6B8059D1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KP849469</w:t>
            </w:r>
          </w:p>
        </w:tc>
      </w:tr>
      <w:tr w:rsidR="003B257C" w14:paraId="07C5EED1" w14:textId="77777777" w:rsidTr="002D7E8D">
        <w:trPr>
          <w:trHeight w:val="310"/>
        </w:trPr>
        <w:tc>
          <w:tcPr>
            <w:tcW w:w="2354" w:type="dxa"/>
            <w:noWrap/>
          </w:tcPr>
          <w:p w14:paraId="7C7F5671" w14:textId="3720D818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Cameroon-1990</w:t>
            </w:r>
          </w:p>
        </w:tc>
        <w:tc>
          <w:tcPr>
            <w:tcW w:w="1943" w:type="dxa"/>
            <w:noWrap/>
          </w:tcPr>
          <w:p w14:paraId="3C2417E6" w14:textId="21A348AB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UY2hva290ZXU8L0F1dGhvcj48WWVhcj4xOTkxPC9ZZWFy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UY2hva290ZXU8L0F1dGhvcj48WWVhcj4xOTkxPC9ZZWFy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2,3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4FB5AD4B" w14:textId="0EAE5FA1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KJ642618</w:t>
            </w:r>
          </w:p>
        </w:tc>
      </w:tr>
      <w:tr w:rsidR="003B257C" w14:paraId="411967AD" w14:textId="77777777" w:rsidTr="002D7E8D">
        <w:trPr>
          <w:trHeight w:val="310"/>
        </w:trPr>
        <w:tc>
          <w:tcPr>
            <w:tcW w:w="2354" w:type="dxa"/>
            <w:noWrap/>
          </w:tcPr>
          <w:p w14:paraId="238E0CEE" w14:textId="68E37358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Congo_2003_358</w:t>
            </w:r>
          </w:p>
        </w:tc>
        <w:tc>
          <w:tcPr>
            <w:tcW w:w="1943" w:type="dxa"/>
            <w:noWrap/>
          </w:tcPr>
          <w:p w14:paraId="1B92BFDC" w14:textId="7EEBDD40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MaWtvczwvQXV0aG9yPjxZZWFyPjIwMDU8L1llYXI+PFJl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MaWtvczwvQXV0aG9yPjxZZWFyPjIwMDU8L1llYXI+PFJl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4,5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67D713A4" w14:textId="6561FC23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DQ011154</w:t>
            </w:r>
          </w:p>
        </w:tc>
      </w:tr>
      <w:tr w:rsidR="003B257C" w14:paraId="37AC948D" w14:textId="77777777" w:rsidTr="002D7E8D">
        <w:trPr>
          <w:trHeight w:val="310"/>
        </w:trPr>
        <w:tc>
          <w:tcPr>
            <w:tcW w:w="2354" w:type="dxa"/>
            <w:noWrap/>
            <w:hideMark/>
          </w:tcPr>
          <w:p w14:paraId="2E74315E" w14:textId="77777777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Congo-8</w:t>
            </w:r>
          </w:p>
        </w:tc>
        <w:tc>
          <w:tcPr>
            <w:tcW w:w="1943" w:type="dxa"/>
            <w:noWrap/>
            <w:hideMark/>
          </w:tcPr>
          <w:p w14:paraId="3A969D71" w14:textId="118BBF5E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MYWRueWo8L0F1dGhvcj48WWVhcj4xOTcyPC9ZZWFyPjxS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MYWRueWo8L0F1dGhvcj48WWVhcj4xOTcyPC9ZZWFyPjxS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2,6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  <w:hideMark/>
          </w:tcPr>
          <w:p w14:paraId="3F22DE07" w14:textId="77777777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KJ642613</w:t>
            </w:r>
          </w:p>
        </w:tc>
      </w:tr>
      <w:tr w:rsidR="003B257C" w14:paraId="7529280E" w14:textId="77777777" w:rsidTr="002D7E8D">
        <w:trPr>
          <w:trHeight w:val="310"/>
        </w:trPr>
        <w:tc>
          <w:tcPr>
            <w:tcW w:w="2354" w:type="dxa"/>
            <w:noWrap/>
          </w:tcPr>
          <w:p w14:paraId="42C4E0BB" w14:textId="77A7A972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COP-58</w:t>
            </w:r>
          </w:p>
        </w:tc>
        <w:tc>
          <w:tcPr>
            <w:tcW w:w="1943" w:type="dxa"/>
            <w:noWrap/>
          </w:tcPr>
          <w:p w14:paraId="15EE4B9D" w14:textId="1F285C8A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2b24gTWFnbnVzPC9BdXRob3I+PFllYXI+MTk1OTwvWWVh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2b24gTWFnbnVzPC9BdXRob3I+PFllYXI+MTk1OTwvWWVh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7-9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71D78C2A" w14:textId="3E53A8AA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AY753185</w:t>
            </w:r>
          </w:p>
        </w:tc>
      </w:tr>
      <w:tr w:rsidR="003B257C" w14:paraId="78B65EBC" w14:textId="77777777" w:rsidTr="002D7E8D">
        <w:trPr>
          <w:trHeight w:val="310"/>
        </w:trPr>
        <w:tc>
          <w:tcPr>
            <w:tcW w:w="2354" w:type="dxa"/>
            <w:noWrap/>
          </w:tcPr>
          <w:p w14:paraId="5A05AFBF" w14:textId="63B4659A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Cote d</w:t>
            </w:r>
            <w:r w:rsidR="00603FFC">
              <w:rPr>
                <w:rFonts w:ascii="Times New Roman" w:hAnsi="Times New Roman" w:cs="Times New Roman"/>
                <w:sz w:val="24"/>
              </w:rPr>
              <w:t>’</w:t>
            </w:r>
            <w:r w:rsidRPr="00603FFC">
              <w:rPr>
                <w:rFonts w:ascii="Times New Roman" w:hAnsi="Times New Roman" w:cs="Times New Roman"/>
                <w:sz w:val="24"/>
              </w:rPr>
              <w:t>Ivoire_1971</w:t>
            </w:r>
          </w:p>
        </w:tc>
        <w:tc>
          <w:tcPr>
            <w:tcW w:w="1943" w:type="dxa"/>
            <w:noWrap/>
          </w:tcPr>
          <w:p w14:paraId="2734234E" w14:textId="5E018CC1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Bcml0YTwvQXV0aG9yPjxZZWFyPjE5NzY8L1llYXI+PFJl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Bcml0YTwvQXV0aG9yPjxZZWFyPjE5NzY8L1llYXI+PFJl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2,10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163B36EA" w14:textId="52A7803F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KP849470</w:t>
            </w:r>
          </w:p>
        </w:tc>
      </w:tr>
      <w:tr w:rsidR="003B257C" w14:paraId="59CEB18E" w14:textId="77777777" w:rsidTr="002D7E8D">
        <w:trPr>
          <w:trHeight w:val="310"/>
        </w:trPr>
        <w:tc>
          <w:tcPr>
            <w:tcW w:w="2354" w:type="dxa"/>
            <w:noWrap/>
          </w:tcPr>
          <w:p w14:paraId="3DB29150" w14:textId="7EEFE240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DRC_Yandongi_1985</w:t>
            </w:r>
          </w:p>
        </w:tc>
        <w:tc>
          <w:tcPr>
            <w:tcW w:w="1943" w:type="dxa"/>
            <w:noWrap/>
          </w:tcPr>
          <w:p w14:paraId="067D8302" w14:textId="152A0AEC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KZXplazwvQXV0aG9yPjxZZWFyPjE5ODc8L1llYXI+PFJl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KZXplazwvQXV0aG9yPjxZZWFyPjE5ODc8L1llYXI+PFJl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11,12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18178825" w14:textId="2DE9EC95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KC257460</w:t>
            </w:r>
          </w:p>
        </w:tc>
      </w:tr>
      <w:tr w:rsidR="003B257C" w14:paraId="4F1D47A5" w14:textId="77777777" w:rsidTr="002D7E8D">
        <w:trPr>
          <w:trHeight w:val="310"/>
        </w:trPr>
        <w:tc>
          <w:tcPr>
            <w:tcW w:w="2354" w:type="dxa"/>
            <w:noWrap/>
          </w:tcPr>
          <w:p w14:paraId="3C6B73DC" w14:textId="19840544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Gabon-1988</w:t>
            </w:r>
          </w:p>
        </w:tc>
        <w:tc>
          <w:tcPr>
            <w:tcW w:w="1943" w:type="dxa"/>
            <w:noWrap/>
          </w:tcPr>
          <w:p w14:paraId="01488A9B" w14:textId="2A4DEF6E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OYWthemF3YTwvQXV0aG9yPjxZZWFyPjIwMTU8L1llYXI+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OYWthemF3YTwvQXV0aG9yPjxZZWFyPjIwMTU8L1llYXI+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2,13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56F9FAF4" w14:textId="13563A3B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KJ642619</w:t>
            </w:r>
          </w:p>
        </w:tc>
      </w:tr>
      <w:tr w:rsidR="003B257C" w14:paraId="00F7B734" w14:textId="77777777" w:rsidTr="002D7E8D">
        <w:trPr>
          <w:trHeight w:val="310"/>
        </w:trPr>
        <w:tc>
          <w:tcPr>
            <w:tcW w:w="2354" w:type="dxa"/>
            <w:noWrap/>
          </w:tcPr>
          <w:p w14:paraId="465B0B94" w14:textId="79A88DA3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Ikubi</w:t>
            </w:r>
          </w:p>
        </w:tc>
        <w:tc>
          <w:tcPr>
            <w:tcW w:w="1943" w:type="dxa"/>
            <w:noWrap/>
          </w:tcPr>
          <w:p w14:paraId="2DD8099A" w14:textId="30F6427C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KZXplazwvQXV0aG9yPjxZZWFyPjE5ODc8L1llYXI+PFJl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=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KZXplazwvQXV0aG9yPjxZZWFyPjE5ODc8L1llYXI+PFJl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=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2,11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53F534CE" w14:textId="2B90086F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KJ642612</w:t>
            </w:r>
          </w:p>
        </w:tc>
      </w:tr>
      <w:tr w:rsidR="003B257C" w14:paraId="406FCBAB" w14:textId="77777777" w:rsidTr="002D7E8D">
        <w:trPr>
          <w:trHeight w:val="310"/>
        </w:trPr>
        <w:tc>
          <w:tcPr>
            <w:tcW w:w="2354" w:type="dxa"/>
            <w:noWrap/>
            <w:hideMark/>
          </w:tcPr>
          <w:p w14:paraId="72CBAF2D" w14:textId="77777777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Liberia_1970_184</w:t>
            </w:r>
          </w:p>
        </w:tc>
        <w:tc>
          <w:tcPr>
            <w:tcW w:w="1943" w:type="dxa"/>
            <w:noWrap/>
            <w:hideMark/>
          </w:tcPr>
          <w:p w14:paraId="0B0C35E8" w14:textId="0FD5AE28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Gb3N0ZXI8L0F1dGhvcj48WWVhcj4xOTcyPC9ZZWFyPjxS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Gb3N0ZXI8L0F1dGhvcj48WWVhcj4xOTcyPC9ZZWFyPjxS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4,14,15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  <w:hideMark/>
          </w:tcPr>
          <w:p w14:paraId="6E7CAFC3" w14:textId="77777777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DQ011156</w:t>
            </w:r>
          </w:p>
        </w:tc>
      </w:tr>
      <w:tr w:rsidR="003B257C" w14:paraId="2B06BC3E" w14:textId="77777777" w:rsidTr="00AD18ED">
        <w:trPr>
          <w:trHeight w:val="310"/>
        </w:trPr>
        <w:tc>
          <w:tcPr>
            <w:tcW w:w="2354" w:type="dxa"/>
            <w:noWrap/>
          </w:tcPr>
          <w:p w14:paraId="1BE53478" w14:textId="1936933E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MPXV-Singapore</w:t>
            </w:r>
          </w:p>
        </w:tc>
        <w:tc>
          <w:tcPr>
            <w:tcW w:w="1943" w:type="dxa"/>
            <w:noWrap/>
          </w:tcPr>
          <w:p w14:paraId="431A8ECC" w14:textId="2599CDC9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NYXVsZGluPC9BdXRob3I+PFllYXI+MjAyMjwvWWVhcj48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NYXVsZGluPC9BdXRob3I+PFllYXI+MjAyMjwvWWVhcj48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16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6CE51294" w14:textId="7D4612D1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MT903342</w:t>
            </w:r>
          </w:p>
        </w:tc>
      </w:tr>
      <w:tr w:rsidR="003B257C" w14:paraId="2B96E488" w14:textId="77777777" w:rsidTr="00AD18ED">
        <w:trPr>
          <w:trHeight w:val="310"/>
        </w:trPr>
        <w:tc>
          <w:tcPr>
            <w:tcW w:w="2354" w:type="dxa"/>
            <w:noWrap/>
          </w:tcPr>
          <w:p w14:paraId="6D312797" w14:textId="66005302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MPXV-WRAIR7-61</w:t>
            </w:r>
          </w:p>
        </w:tc>
        <w:tc>
          <w:tcPr>
            <w:tcW w:w="1943" w:type="dxa"/>
            <w:noWrap/>
          </w:tcPr>
          <w:p w14:paraId="11C8B429" w14:textId="33B3E188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NY0Nvbm5lbGw8L0F1dGhvcj48WWVhcj4xOTYyPC9ZZWFy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NY0Nvbm5lbGw8L0F1dGhvcj48WWVhcj4xOTYyPC9ZZWFy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8,17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5BB43660" w14:textId="2548EC00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AY603973</w:t>
            </w:r>
          </w:p>
        </w:tc>
      </w:tr>
      <w:tr w:rsidR="003B257C" w14:paraId="29A53C33" w14:textId="77777777" w:rsidTr="00AD18ED">
        <w:trPr>
          <w:trHeight w:val="310"/>
        </w:trPr>
        <w:tc>
          <w:tcPr>
            <w:tcW w:w="2354" w:type="dxa"/>
            <w:noWrap/>
          </w:tcPr>
          <w:p w14:paraId="3C704F65" w14:textId="6D94B1A1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Nigeria-SE-1971</w:t>
            </w:r>
          </w:p>
        </w:tc>
        <w:tc>
          <w:tcPr>
            <w:tcW w:w="1943" w:type="dxa"/>
            <w:noWrap/>
          </w:tcPr>
          <w:p w14:paraId="3BA2AA5C" w14:textId="3EEB9F6B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Gb3N0ZXI8L0F1dGhvcj48WWVhcj4xOTcyPC9ZZWFyPjxS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Gb3N0ZXI8L0F1dGhvcj48WWVhcj4xOTcyPC9ZZWFyPjxS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4,14,15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6A6E6F00" w14:textId="57CD681F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KJ642617</w:t>
            </w:r>
          </w:p>
        </w:tc>
      </w:tr>
      <w:tr w:rsidR="003B257C" w14:paraId="4F82453C" w14:textId="77777777" w:rsidTr="00AD18ED">
        <w:trPr>
          <w:trHeight w:val="310"/>
        </w:trPr>
        <w:tc>
          <w:tcPr>
            <w:tcW w:w="2354" w:type="dxa"/>
            <w:noWrap/>
          </w:tcPr>
          <w:p w14:paraId="6AEA91CC" w14:textId="0632F40D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PCH</w:t>
            </w:r>
          </w:p>
        </w:tc>
        <w:tc>
          <w:tcPr>
            <w:tcW w:w="1943" w:type="dxa"/>
            <w:noWrap/>
          </w:tcPr>
          <w:p w14:paraId="43E82D07" w14:textId="2A14F205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OYWthemF3YTwvQXV0aG9yPjxZZWFyPjIwMTU8L1llYXI+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OYWthemF3YTwvQXV0aG9yPjxZZWFyPjIwMTU8L1llYXI+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2,18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3D14515E" w14:textId="262481B3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KJ642616</w:t>
            </w:r>
          </w:p>
        </w:tc>
      </w:tr>
      <w:tr w:rsidR="003B257C" w14:paraId="1264E1F3" w14:textId="77777777" w:rsidTr="00AD18ED">
        <w:trPr>
          <w:trHeight w:val="310"/>
        </w:trPr>
        <w:tc>
          <w:tcPr>
            <w:tcW w:w="2354" w:type="dxa"/>
            <w:noWrap/>
          </w:tcPr>
          <w:p w14:paraId="43034B44" w14:textId="0CE6E487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SL-V70</w:t>
            </w:r>
          </w:p>
        </w:tc>
        <w:tc>
          <w:tcPr>
            <w:tcW w:w="1943" w:type="dxa"/>
            <w:noWrap/>
          </w:tcPr>
          <w:p w14:paraId="706B4844" w14:textId="300DAD25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Mb3VyaWU8L0F1dGhvcj48WWVhcj4xOTcyPC9ZZWFyPjxS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Mb3VyaWU8L0F1dGhvcj48WWVhcj4xOTcyPC9ZZWFyPjxS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8,14,15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5EC04D5D" w14:textId="7EDEE630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AY741551</w:t>
            </w:r>
          </w:p>
        </w:tc>
      </w:tr>
      <w:tr w:rsidR="003B257C" w14:paraId="0AB5CB42" w14:textId="77777777" w:rsidTr="00AD18ED">
        <w:trPr>
          <w:trHeight w:val="310"/>
        </w:trPr>
        <w:tc>
          <w:tcPr>
            <w:tcW w:w="2354" w:type="dxa"/>
            <w:noWrap/>
          </w:tcPr>
          <w:p w14:paraId="6706E3D3" w14:textId="45437090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Sudan_2005_01</w:t>
            </w:r>
          </w:p>
        </w:tc>
        <w:tc>
          <w:tcPr>
            <w:tcW w:w="1943" w:type="dxa"/>
            <w:noWrap/>
          </w:tcPr>
          <w:p w14:paraId="0E5F0BF8" w14:textId="06050BEB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OYWthemF3YTwvQXV0aG9yPjxZZWFyPjIwMTM8L1llYXI+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OYWthemF3YTwvQXV0aG9yPjxZZWFyPjIwMTM8L1llYXI+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12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6F5AD54D" w14:textId="4F40A7B1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KC257459</w:t>
            </w:r>
          </w:p>
        </w:tc>
      </w:tr>
      <w:tr w:rsidR="003B257C" w14:paraId="25853B91" w14:textId="77777777" w:rsidTr="00AD18ED">
        <w:trPr>
          <w:trHeight w:val="310"/>
        </w:trPr>
        <w:tc>
          <w:tcPr>
            <w:tcW w:w="2354" w:type="dxa"/>
            <w:noWrap/>
          </w:tcPr>
          <w:p w14:paraId="433CCFBD" w14:textId="34D22B5C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USA_2003_039</w:t>
            </w:r>
          </w:p>
        </w:tc>
        <w:tc>
          <w:tcPr>
            <w:tcW w:w="1943" w:type="dxa"/>
            <w:noWrap/>
          </w:tcPr>
          <w:p w14:paraId="0EFA62CD" w14:textId="2028EA75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MaWtvczwvQXV0aG9yPjxZZWFyPjIwMDU8L1llYXI+PFJl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MaWtvczwvQXV0aG9yPjxZZWFyPjIwMDU8L1llYXI+PFJl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4,19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36ACFD7B" w14:textId="1FE9B3D1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DQ011157</w:t>
            </w:r>
          </w:p>
        </w:tc>
      </w:tr>
      <w:tr w:rsidR="003B257C" w14:paraId="1CDB0857" w14:textId="77777777" w:rsidTr="00AD18ED">
        <w:trPr>
          <w:trHeight w:val="310"/>
        </w:trPr>
        <w:tc>
          <w:tcPr>
            <w:tcW w:w="2354" w:type="dxa"/>
            <w:noWrap/>
          </w:tcPr>
          <w:p w14:paraId="0777A3AB" w14:textId="63A412B2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USA_2003_044</w:t>
            </w:r>
          </w:p>
        </w:tc>
        <w:tc>
          <w:tcPr>
            <w:tcW w:w="1943" w:type="dxa"/>
            <w:noWrap/>
          </w:tcPr>
          <w:p w14:paraId="13CE93F7" w14:textId="1BC9F6F1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MaWtvczwvQXV0aG9yPjxZZWFyPjIwMDU8L1llYXI+PFJl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MaWtvczwvQXV0aG9yPjxZZWFyPjIwMDU8L1llYXI+PFJl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4,19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770F3116" w14:textId="21BE1390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DQ011153</w:t>
            </w:r>
          </w:p>
        </w:tc>
      </w:tr>
      <w:tr w:rsidR="003B257C" w14:paraId="288CB6FF" w14:textId="77777777" w:rsidTr="00AD18ED">
        <w:trPr>
          <w:trHeight w:val="310"/>
        </w:trPr>
        <w:tc>
          <w:tcPr>
            <w:tcW w:w="2354" w:type="dxa"/>
            <w:noWrap/>
          </w:tcPr>
          <w:p w14:paraId="543AC143" w14:textId="2186FD4D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 xml:space="preserve">UTC </w:t>
            </w:r>
          </w:p>
        </w:tc>
        <w:tc>
          <w:tcPr>
            <w:tcW w:w="1943" w:type="dxa"/>
            <w:noWrap/>
          </w:tcPr>
          <w:p w14:paraId="6D1510FC" w14:textId="646AA105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QZXRlcnM8L0F1dGhvcj48WWVhcj4xOTY2PC9ZZWFyPjxS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QZXRlcnM8L0F1dGhvcj48WWVhcj4xOTY2PC9ZZWFyPjxS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2,20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5C399818" w14:textId="4D663CEE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KJ642614</w:t>
            </w:r>
          </w:p>
        </w:tc>
      </w:tr>
      <w:tr w:rsidR="003B257C" w14:paraId="54EF799E" w14:textId="77777777" w:rsidTr="00AD18ED">
        <w:trPr>
          <w:trHeight w:val="310"/>
        </w:trPr>
        <w:tc>
          <w:tcPr>
            <w:tcW w:w="2354" w:type="dxa"/>
            <w:noWrap/>
          </w:tcPr>
          <w:p w14:paraId="034AE207" w14:textId="73FB27D4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V79-I-005</w:t>
            </w:r>
          </w:p>
        </w:tc>
        <w:tc>
          <w:tcPr>
            <w:tcW w:w="1943" w:type="dxa"/>
            <w:noWrap/>
          </w:tcPr>
          <w:p w14:paraId="6ACDCA6E" w14:textId="168222C7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Fc3RlcDwvQXV0aG9yPjxZZWFyPjIwMTE8L1llYXI+PFJl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Fc3RlcDwvQXV0aG9yPjxZZWFyPjIwMTE8L1llYXI+PFJl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21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73DBDE63" w14:textId="3199A870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HQ857562</w:t>
            </w:r>
          </w:p>
        </w:tc>
      </w:tr>
      <w:tr w:rsidR="003B257C" w14:paraId="179DC777" w14:textId="77777777" w:rsidTr="00AD18ED">
        <w:trPr>
          <w:trHeight w:val="310"/>
        </w:trPr>
        <w:tc>
          <w:tcPr>
            <w:tcW w:w="2354" w:type="dxa"/>
            <w:noWrap/>
          </w:tcPr>
          <w:p w14:paraId="021993C5" w14:textId="114300ED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W-Nigeria</w:t>
            </w:r>
          </w:p>
        </w:tc>
        <w:tc>
          <w:tcPr>
            <w:tcW w:w="1943" w:type="dxa"/>
            <w:noWrap/>
          </w:tcPr>
          <w:p w14:paraId="2A46993A" w14:textId="3FCC976E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CcmVtYW48L0F1dGhvcj48WWVhcj4xOTgwPC9ZZWFyPjxS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CcmVtYW48L0F1dGhvcj48WWVhcj4xOTgwPC9ZZWFyPjxS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2,22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71710370" w14:textId="26D68650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KJ642615</w:t>
            </w:r>
          </w:p>
        </w:tc>
      </w:tr>
      <w:tr w:rsidR="003B257C" w14:paraId="4E46E1C0" w14:textId="77777777" w:rsidTr="002D7E8D">
        <w:trPr>
          <w:trHeight w:val="310"/>
        </w:trPr>
        <w:tc>
          <w:tcPr>
            <w:tcW w:w="2354" w:type="dxa"/>
            <w:noWrap/>
            <w:hideMark/>
          </w:tcPr>
          <w:p w14:paraId="1AF9E9BD" w14:textId="77777777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Yambuku_DRC_1985</w:t>
            </w:r>
          </w:p>
        </w:tc>
        <w:tc>
          <w:tcPr>
            <w:tcW w:w="1943" w:type="dxa"/>
            <w:noWrap/>
            <w:hideMark/>
          </w:tcPr>
          <w:p w14:paraId="0088B268" w14:textId="31CBEC80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LaG9kYWtldmljaDwvQXV0aG9yPjxZZWFyPjE5ODY8L1ll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LaG9kYWtldmljaDwvQXV0aG9yPjxZZWFyPjE5ODY8L1ll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2,23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  <w:hideMark/>
          </w:tcPr>
          <w:p w14:paraId="173102D8" w14:textId="77777777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KP849471</w:t>
            </w:r>
          </w:p>
        </w:tc>
      </w:tr>
      <w:tr w:rsidR="003B257C" w14:paraId="5AD72319" w14:textId="77777777" w:rsidTr="00AD18ED">
        <w:trPr>
          <w:trHeight w:val="310"/>
        </w:trPr>
        <w:tc>
          <w:tcPr>
            <w:tcW w:w="2354" w:type="dxa"/>
            <w:noWrap/>
          </w:tcPr>
          <w:p w14:paraId="3408BF2C" w14:textId="17D071C3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Zaire-96-I-16</w:t>
            </w:r>
          </w:p>
        </w:tc>
        <w:tc>
          <w:tcPr>
            <w:tcW w:w="1943" w:type="dxa"/>
            <w:noWrap/>
          </w:tcPr>
          <w:p w14:paraId="4E9ACB88" w14:textId="7DA1C0A2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IdXRpbjwvQXV0aG9yPjxZZWFyPjIwMDE8L1llYXI+PFJl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IdXRpbjwvQXV0aG9yPjxZZWFyPjIwMDE8L1llYXI+PFJl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</w:fldData>
              </w:fldChar>
            </w:r>
            <w:r w:rsidR="004B1101"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 w:rsidR="004B1101">
              <w:rPr>
                <w:rFonts w:ascii="Times New Roman" w:hAnsi="Times New Roman" w:cs="Times New Roman"/>
                <w:sz w:val="24"/>
              </w:rPr>
            </w:r>
            <w:r w:rsidR="004B1101">
              <w:rPr>
                <w:rFonts w:ascii="Times New Roman" w:hAnsi="Times New Roman" w:cs="Times New Roman"/>
                <w:sz w:val="24"/>
              </w:rPr>
              <w:fldChar w:fldCharType="end"/>
            </w:r>
            <w:r w:rsidRPr="00603FFC">
              <w:rPr>
                <w:rFonts w:ascii="Times New Roman" w:hAnsi="Times New Roman" w:cs="Times New Roman"/>
                <w:sz w:val="24"/>
              </w:rPr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4B1101" w:rsidRPr="004B1101">
              <w:rPr>
                <w:rFonts w:ascii="Times New Roman" w:hAnsi="Times New Roman" w:cs="Times New Roman"/>
                <w:noProof/>
                <w:sz w:val="24"/>
                <w:vertAlign w:val="superscript"/>
              </w:rPr>
              <w:t>24,25</w:t>
            </w:r>
            <w:r w:rsidRPr="00603FFC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  <w:tc>
          <w:tcPr>
            <w:tcW w:w="1442" w:type="dxa"/>
            <w:noWrap/>
          </w:tcPr>
          <w:p w14:paraId="237F045D" w14:textId="1B9EB9FE" w:rsidR="00AD18ED" w:rsidRPr="00603FFC" w:rsidRDefault="00000000" w:rsidP="00AD18E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603FFC">
              <w:rPr>
                <w:rFonts w:ascii="Times New Roman" w:hAnsi="Times New Roman" w:cs="Times New Roman"/>
                <w:sz w:val="24"/>
              </w:rPr>
              <w:t>AF380138</w:t>
            </w:r>
          </w:p>
        </w:tc>
      </w:tr>
    </w:tbl>
    <w:p w14:paraId="2835FFFB" w14:textId="77777777" w:rsidR="008F6D0D" w:rsidRPr="00CA5C4D" w:rsidRDefault="00000000" w:rsidP="008F6D0D">
      <w:pPr>
        <w:widowControl/>
        <w:spacing w:line="240" w:lineRule="auto"/>
        <w:rPr>
          <w:rFonts w:ascii="Times New Roman" w:hAnsi="Times New Roman" w:cs="Times New Roman"/>
          <w:sz w:val="24"/>
        </w:rPr>
      </w:pPr>
      <w:r w:rsidRPr="00CA5C4D">
        <w:rPr>
          <w:rFonts w:ascii="Times New Roman" w:hAnsi="Times New Roman" w:cs="Times New Roman"/>
          <w:sz w:val="24"/>
        </w:rPr>
        <w:br w:type="page"/>
      </w:r>
    </w:p>
    <w:p w14:paraId="7D9B2F8A" w14:textId="72254EB5" w:rsidR="008F6D0D" w:rsidRPr="00CA5C4D" w:rsidRDefault="00000000" w:rsidP="008F6D0D">
      <w:pPr>
        <w:widowControl/>
        <w:spacing w:after="0" w:line="240" w:lineRule="auto"/>
        <w:rPr>
          <w:rFonts w:ascii="Times New Roman" w:hAnsi="Times New Roman" w:cs="Times New Roman"/>
          <w:sz w:val="24"/>
        </w:rPr>
      </w:pPr>
      <w:r w:rsidRPr="00CA5C4D">
        <w:rPr>
          <w:rFonts w:ascii="Times New Roman" w:hAnsi="Times New Roman" w:cs="Times New Roman"/>
          <w:sz w:val="24"/>
        </w:rPr>
        <w:lastRenderedPageBreak/>
        <w:t xml:space="preserve">Supplementary </w:t>
      </w:r>
      <w:r w:rsidR="00CA7A61" w:rsidRPr="00CA5C4D">
        <w:rPr>
          <w:rFonts w:ascii="Times New Roman" w:hAnsi="Times New Roman" w:cs="Times New Roman"/>
          <w:sz w:val="24"/>
        </w:rPr>
        <w:t>Table</w:t>
      </w:r>
      <w:r w:rsidRPr="00CA5C4D">
        <w:rPr>
          <w:rFonts w:ascii="Times New Roman" w:hAnsi="Times New Roman" w:cs="Times New Roman"/>
          <w:sz w:val="24"/>
        </w:rPr>
        <w:t xml:space="preserve"> 2. Primer sequences used for qPCR.</w:t>
      </w:r>
    </w:p>
    <w:tbl>
      <w:tblPr>
        <w:tblStyle w:val="af9"/>
        <w:tblpPr w:leftFromText="142" w:rightFromText="142" w:vertAnchor="text" w:tblpY="1"/>
        <w:tblOverlap w:val="never"/>
        <w:tblW w:w="9209" w:type="dxa"/>
        <w:tblLayout w:type="fixed"/>
        <w:tblLook w:val="04A0" w:firstRow="1" w:lastRow="0" w:firstColumn="1" w:lastColumn="0" w:noHBand="0" w:noVBand="1"/>
      </w:tblPr>
      <w:tblGrid>
        <w:gridCol w:w="998"/>
        <w:gridCol w:w="1405"/>
        <w:gridCol w:w="1993"/>
        <w:gridCol w:w="1374"/>
        <w:gridCol w:w="2022"/>
        <w:gridCol w:w="1417"/>
      </w:tblGrid>
      <w:tr w:rsidR="003B257C" w14:paraId="51361221" w14:textId="77777777" w:rsidTr="008F6D0D">
        <w:tc>
          <w:tcPr>
            <w:tcW w:w="998" w:type="dxa"/>
            <w:vMerge w:val="restart"/>
            <w:vAlign w:val="center"/>
          </w:tcPr>
          <w:p w14:paraId="616BCAA6" w14:textId="77777777" w:rsidR="008F6D0D" w:rsidRPr="00682C53" w:rsidRDefault="00000000" w:rsidP="008F6D0D">
            <w:pPr>
              <w:widowControl/>
              <w:rPr>
                <w:rFonts w:ascii="Times New Roman" w:hAnsi="Times New Roman" w:cs="Times New Roman"/>
                <w:b/>
                <w:sz w:val="24"/>
              </w:rPr>
            </w:pPr>
            <w:r w:rsidRPr="00682C53">
              <w:rPr>
                <w:rFonts w:ascii="Times New Roman" w:hAnsi="Times New Roman" w:cs="Times New Roman"/>
                <w:b/>
                <w:sz w:val="24"/>
              </w:rPr>
              <w:t>Target</w:t>
            </w:r>
          </w:p>
        </w:tc>
        <w:tc>
          <w:tcPr>
            <w:tcW w:w="3398" w:type="dxa"/>
            <w:gridSpan w:val="2"/>
            <w:vAlign w:val="center"/>
          </w:tcPr>
          <w:p w14:paraId="7F4A28BA" w14:textId="3BEAEB9E" w:rsidR="008F6D0D" w:rsidRPr="00682C53" w:rsidRDefault="00000000" w:rsidP="008F6D0D">
            <w:pPr>
              <w:widowControl/>
              <w:rPr>
                <w:rFonts w:ascii="Times New Roman" w:hAnsi="Times New Roman" w:cs="Times New Roman"/>
                <w:b/>
                <w:sz w:val="24"/>
              </w:rPr>
            </w:pPr>
            <w:r w:rsidRPr="00682C53">
              <w:rPr>
                <w:rFonts w:ascii="Times New Roman" w:hAnsi="Times New Roman" w:cs="Times New Roman"/>
                <w:b/>
                <w:sz w:val="24"/>
              </w:rPr>
              <w:t>Forward primer</w:t>
            </w:r>
          </w:p>
        </w:tc>
        <w:tc>
          <w:tcPr>
            <w:tcW w:w="3396" w:type="dxa"/>
            <w:gridSpan w:val="2"/>
            <w:vAlign w:val="center"/>
          </w:tcPr>
          <w:p w14:paraId="5B097363" w14:textId="6B60385B" w:rsidR="008F6D0D" w:rsidRPr="00682C53" w:rsidRDefault="00000000" w:rsidP="008F6D0D">
            <w:pPr>
              <w:widowControl/>
              <w:rPr>
                <w:rFonts w:ascii="Times New Roman" w:hAnsi="Times New Roman" w:cs="Times New Roman"/>
                <w:b/>
                <w:sz w:val="24"/>
              </w:rPr>
            </w:pPr>
            <w:r w:rsidRPr="00682C53">
              <w:rPr>
                <w:rFonts w:ascii="Times New Roman" w:hAnsi="Times New Roman" w:cs="Times New Roman"/>
                <w:b/>
                <w:sz w:val="24"/>
              </w:rPr>
              <w:t>Reverse primer</w:t>
            </w:r>
          </w:p>
        </w:tc>
        <w:tc>
          <w:tcPr>
            <w:tcW w:w="1417" w:type="dxa"/>
            <w:vMerge w:val="restart"/>
            <w:vAlign w:val="center"/>
          </w:tcPr>
          <w:p w14:paraId="149C74B5" w14:textId="1AAAAF7F" w:rsidR="008F6D0D" w:rsidRPr="00682C53" w:rsidRDefault="00000000" w:rsidP="008F6D0D">
            <w:pPr>
              <w:widowControl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P</w:t>
            </w:r>
            <w:r w:rsidRPr="00682C53">
              <w:rPr>
                <w:rFonts w:ascii="Times New Roman" w:hAnsi="Times New Roman" w:cs="Times New Roman"/>
                <w:b/>
                <w:sz w:val="24"/>
              </w:rPr>
              <w:t>roduct size (bases)</w:t>
            </w:r>
          </w:p>
        </w:tc>
      </w:tr>
      <w:tr w:rsidR="003B257C" w14:paraId="7E270982" w14:textId="77777777" w:rsidTr="008F6D0D">
        <w:tc>
          <w:tcPr>
            <w:tcW w:w="998" w:type="dxa"/>
            <w:vMerge/>
            <w:vAlign w:val="center"/>
          </w:tcPr>
          <w:p w14:paraId="226255AE" w14:textId="77777777" w:rsidR="008F6D0D" w:rsidRPr="00CA5C4D" w:rsidRDefault="008F6D0D" w:rsidP="008F6D0D">
            <w:pPr>
              <w:widowControl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05" w:type="dxa"/>
            <w:vAlign w:val="center"/>
          </w:tcPr>
          <w:p w14:paraId="317DB7F3" w14:textId="77777777" w:rsidR="008F6D0D" w:rsidRPr="00682C53" w:rsidRDefault="00000000" w:rsidP="008F6D0D">
            <w:pPr>
              <w:widowControl/>
              <w:rPr>
                <w:rFonts w:ascii="Times New Roman" w:hAnsi="Times New Roman" w:cs="Times New Roman"/>
                <w:b/>
                <w:sz w:val="24"/>
              </w:rPr>
            </w:pPr>
            <w:r w:rsidRPr="00682C53">
              <w:rPr>
                <w:rFonts w:ascii="Times New Roman" w:hAnsi="Times New Roman" w:cs="Times New Roman"/>
                <w:b/>
                <w:sz w:val="24"/>
              </w:rPr>
              <w:t>Name</w:t>
            </w:r>
          </w:p>
        </w:tc>
        <w:tc>
          <w:tcPr>
            <w:tcW w:w="1993" w:type="dxa"/>
            <w:vAlign w:val="center"/>
          </w:tcPr>
          <w:p w14:paraId="3F06A08C" w14:textId="77777777" w:rsidR="008F6D0D" w:rsidRPr="00682C53" w:rsidRDefault="00000000" w:rsidP="008F6D0D">
            <w:pPr>
              <w:widowControl/>
              <w:rPr>
                <w:rFonts w:ascii="Times New Roman" w:hAnsi="Times New Roman" w:cs="Times New Roman"/>
                <w:b/>
                <w:sz w:val="24"/>
              </w:rPr>
            </w:pPr>
            <w:r w:rsidRPr="00682C53">
              <w:rPr>
                <w:rFonts w:ascii="Times New Roman" w:hAnsi="Times New Roman" w:cs="Times New Roman"/>
                <w:b/>
                <w:sz w:val="24"/>
              </w:rPr>
              <w:t>Sequence</w:t>
            </w:r>
          </w:p>
        </w:tc>
        <w:tc>
          <w:tcPr>
            <w:tcW w:w="1374" w:type="dxa"/>
            <w:vAlign w:val="center"/>
          </w:tcPr>
          <w:p w14:paraId="7C49E855" w14:textId="77777777" w:rsidR="008F6D0D" w:rsidRPr="00682C53" w:rsidRDefault="00000000" w:rsidP="008F6D0D">
            <w:pPr>
              <w:widowControl/>
              <w:rPr>
                <w:rFonts w:ascii="Times New Roman" w:hAnsi="Times New Roman" w:cs="Times New Roman"/>
                <w:b/>
                <w:sz w:val="24"/>
              </w:rPr>
            </w:pPr>
            <w:r w:rsidRPr="00682C53">
              <w:rPr>
                <w:rFonts w:ascii="Times New Roman" w:hAnsi="Times New Roman" w:cs="Times New Roman"/>
                <w:b/>
                <w:sz w:val="24"/>
              </w:rPr>
              <w:t>Name</w:t>
            </w:r>
          </w:p>
        </w:tc>
        <w:tc>
          <w:tcPr>
            <w:tcW w:w="2022" w:type="dxa"/>
            <w:vAlign w:val="center"/>
          </w:tcPr>
          <w:p w14:paraId="3A62FE0A" w14:textId="77777777" w:rsidR="008F6D0D" w:rsidRPr="00682C53" w:rsidRDefault="00000000" w:rsidP="008F6D0D">
            <w:pPr>
              <w:widowControl/>
              <w:rPr>
                <w:rFonts w:ascii="Times New Roman" w:hAnsi="Times New Roman" w:cs="Times New Roman"/>
                <w:b/>
                <w:sz w:val="24"/>
              </w:rPr>
            </w:pPr>
            <w:r w:rsidRPr="00682C53">
              <w:rPr>
                <w:rFonts w:ascii="Times New Roman" w:hAnsi="Times New Roman" w:cs="Times New Roman"/>
                <w:b/>
                <w:sz w:val="24"/>
              </w:rPr>
              <w:t>Sequence</w:t>
            </w:r>
          </w:p>
        </w:tc>
        <w:tc>
          <w:tcPr>
            <w:tcW w:w="1417" w:type="dxa"/>
            <w:vMerge/>
            <w:vAlign w:val="center"/>
          </w:tcPr>
          <w:p w14:paraId="02B89489" w14:textId="77777777" w:rsidR="008F6D0D" w:rsidRPr="00CA5C4D" w:rsidRDefault="008F6D0D" w:rsidP="008F6D0D">
            <w:pPr>
              <w:widowControl/>
              <w:rPr>
                <w:rFonts w:ascii="Times New Roman" w:hAnsi="Times New Roman" w:cs="Times New Roman"/>
                <w:sz w:val="24"/>
              </w:rPr>
            </w:pPr>
          </w:p>
        </w:tc>
      </w:tr>
      <w:tr w:rsidR="003B257C" w14:paraId="706D5563" w14:textId="77777777" w:rsidTr="008F6D0D">
        <w:tc>
          <w:tcPr>
            <w:tcW w:w="998" w:type="dxa"/>
            <w:vAlign w:val="center"/>
          </w:tcPr>
          <w:p w14:paraId="3AA4B3D8" w14:textId="77777777" w:rsidR="008F6D0D" w:rsidRPr="00CA5C4D" w:rsidRDefault="00000000" w:rsidP="008F6D0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CA5C4D">
              <w:rPr>
                <w:rFonts w:ascii="Times New Roman" w:hAnsi="Times New Roman" w:cs="Times New Roman"/>
                <w:sz w:val="24"/>
              </w:rPr>
              <w:t xml:space="preserve">LC16m8 </w:t>
            </w:r>
            <w:r w:rsidRPr="00682C53">
              <w:rPr>
                <w:rFonts w:ascii="Times New Roman" w:hAnsi="Times New Roman" w:cs="Times New Roman"/>
                <w:i/>
                <w:sz w:val="24"/>
              </w:rPr>
              <w:t>G9R</w:t>
            </w:r>
            <w:r w:rsidRPr="00CA5C4D">
              <w:rPr>
                <w:rFonts w:ascii="Times New Roman" w:hAnsi="Times New Roman" w:cs="Times New Roman"/>
                <w:sz w:val="24"/>
              </w:rPr>
              <w:t xml:space="preserve"> gene</w:t>
            </w:r>
          </w:p>
        </w:tc>
        <w:tc>
          <w:tcPr>
            <w:tcW w:w="1405" w:type="dxa"/>
            <w:vAlign w:val="center"/>
          </w:tcPr>
          <w:p w14:paraId="5B943A5C" w14:textId="77777777" w:rsidR="008F6D0D" w:rsidRPr="00CA5C4D" w:rsidRDefault="00000000" w:rsidP="008F6D0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CA5C4D">
              <w:rPr>
                <w:rFonts w:ascii="Times New Roman" w:hAnsi="Times New Roman" w:cs="Times New Roman"/>
                <w:sz w:val="24"/>
              </w:rPr>
              <w:t>E9L-F</w:t>
            </w:r>
          </w:p>
        </w:tc>
        <w:tc>
          <w:tcPr>
            <w:tcW w:w="1993" w:type="dxa"/>
            <w:vAlign w:val="center"/>
          </w:tcPr>
          <w:p w14:paraId="608FD3E8" w14:textId="77777777" w:rsidR="008F6D0D" w:rsidRPr="00CA5C4D" w:rsidRDefault="00000000" w:rsidP="008F6D0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CA5C4D">
              <w:rPr>
                <w:rFonts w:ascii="Times New Roman" w:hAnsi="Times New Roman" w:cs="Times New Roman"/>
                <w:sz w:val="24"/>
              </w:rPr>
              <w:t>TGCAACTGAACGCGTTCTTG</w:t>
            </w:r>
          </w:p>
        </w:tc>
        <w:tc>
          <w:tcPr>
            <w:tcW w:w="1374" w:type="dxa"/>
            <w:vAlign w:val="center"/>
          </w:tcPr>
          <w:p w14:paraId="08C1481F" w14:textId="77777777" w:rsidR="008F6D0D" w:rsidRPr="00CA5C4D" w:rsidRDefault="00000000" w:rsidP="008F6D0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CA5C4D">
              <w:rPr>
                <w:rFonts w:ascii="Times New Roman" w:hAnsi="Times New Roman" w:cs="Times New Roman"/>
                <w:sz w:val="24"/>
              </w:rPr>
              <w:t>E9L -R</w:t>
            </w:r>
          </w:p>
        </w:tc>
        <w:tc>
          <w:tcPr>
            <w:tcW w:w="2022" w:type="dxa"/>
            <w:vAlign w:val="center"/>
          </w:tcPr>
          <w:p w14:paraId="79F882C2" w14:textId="77777777" w:rsidR="008F6D0D" w:rsidRPr="00CA5C4D" w:rsidRDefault="00000000" w:rsidP="008F6D0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CA5C4D">
              <w:rPr>
                <w:rFonts w:ascii="Times New Roman" w:hAnsi="Times New Roman" w:cs="Times New Roman"/>
                <w:sz w:val="24"/>
              </w:rPr>
              <w:t>GTCATAAGGGAGTAGGCGGC</w:t>
            </w:r>
          </w:p>
        </w:tc>
        <w:tc>
          <w:tcPr>
            <w:tcW w:w="1417" w:type="dxa"/>
            <w:vAlign w:val="center"/>
          </w:tcPr>
          <w:p w14:paraId="4DBD40D7" w14:textId="77777777" w:rsidR="008F6D0D" w:rsidRPr="00CA5C4D" w:rsidRDefault="00000000" w:rsidP="008F6D0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CA5C4D">
              <w:rPr>
                <w:rFonts w:ascii="Times New Roman" w:hAnsi="Times New Roman" w:cs="Times New Roman"/>
                <w:sz w:val="24"/>
              </w:rPr>
              <w:t>153</w:t>
            </w:r>
          </w:p>
        </w:tc>
      </w:tr>
      <w:tr w:rsidR="003B257C" w14:paraId="0DA106DF" w14:textId="77777777" w:rsidTr="008F6D0D">
        <w:tc>
          <w:tcPr>
            <w:tcW w:w="998" w:type="dxa"/>
            <w:vAlign w:val="center"/>
          </w:tcPr>
          <w:p w14:paraId="2D71BCA3" w14:textId="77777777" w:rsidR="008F6D0D" w:rsidRPr="00CA5C4D" w:rsidRDefault="00000000" w:rsidP="008F6D0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CA5C4D">
              <w:rPr>
                <w:rFonts w:ascii="Times New Roman" w:hAnsi="Times New Roman" w:cs="Times New Roman"/>
                <w:sz w:val="24"/>
              </w:rPr>
              <w:t xml:space="preserve">Rabbit </w:t>
            </w:r>
            <w:r w:rsidRPr="00682C53">
              <w:rPr>
                <w:rFonts w:ascii="Times New Roman" w:hAnsi="Times New Roman" w:cs="Times New Roman"/>
                <w:i/>
                <w:sz w:val="24"/>
              </w:rPr>
              <w:t>GAPDH</w:t>
            </w:r>
            <w:r w:rsidRPr="00CA5C4D">
              <w:rPr>
                <w:rFonts w:ascii="Times New Roman" w:hAnsi="Times New Roman" w:cs="Times New Roman"/>
                <w:sz w:val="24"/>
              </w:rPr>
              <w:t xml:space="preserve"> gene</w:t>
            </w:r>
          </w:p>
        </w:tc>
        <w:tc>
          <w:tcPr>
            <w:tcW w:w="1405" w:type="dxa"/>
            <w:vAlign w:val="center"/>
          </w:tcPr>
          <w:p w14:paraId="7F5E94D9" w14:textId="77777777" w:rsidR="008F6D0D" w:rsidRPr="00CA5C4D" w:rsidRDefault="00000000" w:rsidP="008F6D0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CA5C4D">
              <w:rPr>
                <w:rFonts w:ascii="Times New Roman" w:hAnsi="Times New Roman" w:cs="Times New Roman"/>
                <w:sz w:val="24"/>
              </w:rPr>
              <w:t>GAPDH -F</w:t>
            </w:r>
          </w:p>
        </w:tc>
        <w:tc>
          <w:tcPr>
            <w:tcW w:w="1993" w:type="dxa"/>
            <w:vAlign w:val="center"/>
          </w:tcPr>
          <w:p w14:paraId="6A814EA7" w14:textId="77777777" w:rsidR="008F6D0D" w:rsidRPr="00CA5C4D" w:rsidRDefault="00000000" w:rsidP="008F6D0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CA5C4D">
              <w:rPr>
                <w:rFonts w:ascii="Times New Roman" w:hAnsi="Times New Roman" w:cs="Times New Roman"/>
                <w:sz w:val="24"/>
              </w:rPr>
              <w:t>ACTACATGGTGAGTGCTGCC</w:t>
            </w:r>
          </w:p>
        </w:tc>
        <w:tc>
          <w:tcPr>
            <w:tcW w:w="1374" w:type="dxa"/>
            <w:vAlign w:val="center"/>
          </w:tcPr>
          <w:p w14:paraId="7DB34663" w14:textId="77777777" w:rsidR="008F6D0D" w:rsidRPr="00CA5C4D" w:rsidRDefault="00000000" w:rsidP="008F6D0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CA5C4D">
              <w:rPr>
                <w:rFonts w:ascii="Times New Roman" w:hAnsi="Times New Roman" w:cs="Times New Roman"/>
                <w:sz w:val="24"/>
              </w:rPr>
              <w:t>GAPDH-R</w:t>
            </w:r>
          </w:p>
        </w:tc>
        <w:tc>
          <w:tcPr>
            <w:tcW w:w="2022" w:type="dxa"/>
            <w:vAlign w:val="center"/>
          </w:tcPr>
          <w:p w14:paraId="61A04F7B" w14:textId="77777777" w:rsidR="008F6D0D" w:rsidRPr="00CA5C4D" w:rsidRDefault="00000000" w:rsidP="008F6D0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CA5C4D">
              <w:rPr>
                <w:rFonts w:ascii="Times New Roman" w:hAnsi="Times New Roman" w:cs="Times New Roman"/>
                <w:sz w:val="24"/>
              </w:rPr>
              <w:t>TTCCCGTTCTCAGCCTTGAC</w:t>
            </w:r>
          </w:p>
        </w:tc>
        <w:tc>
          <w:tcPr>
            <w:tcW w:w="1417" w:type="dxa"/>
            <w:vAlign w:val="center"/>
          </w:tcPr>
          <w:p w14:paraId="5E1603EA" w14:textId="77777777" w:rsidR="008F6D0D" w:rsidRPr="00CA5C4D" w:rsidRDefault="00000000" w:rsidP="008F6D0D">
            <w:pPr>
              <w:widowControl/>
              <w:rPr>
                <w:rFonts w:ascii="Times New Roman" w:hAnsi="Times New Roman" w:cs="Times New Roman"/>
                <w:sz w:val="24"/>
              </w:rPr>
            </w:pPr>
            <w:r w:rsidRPr="00CA5C4D">
              <w:rPr>
                <w:rFonts w:ascii="Times New Roman" w:hAnsi="Times New Roman" w:cs="Times New Roman"/>
                <w:sz w:val="24"/>
              </w:rPr>
              <w:t>158</w:t>
            </w:r>
          </w:p>
        </w:tc>
      </w:tr>
    </w:tbl>
    <w:p w14:paraId="65C495E4" w14:textId="77777777" w:rsidR="007D6437" w:rsidRDefault="007D6437">
      <w:pPr>
        <w:widowControl/>
        <w:rPr>
          <w:rFonts w:ascii="Times New Roman" w:eastAsia="ＭＳ Ｐゴシック" w:hAnsi="Times New Roman" w:cs="Times New Roman"/>
          <w:sz w:val="24"/>
        </w:rPr>
      </w:pPr>
      <w:r>
        <w:rPr>
          <w:rFonts w:ascii="Times New Roman" w:eastAsia="ＭＳ Ｐゴシック" w:hAnsi="Times New Roman" w:cs="Times New Roman"/>
          <w:sz w:val="24"/>
        </w:rPr>
        <w:br w:type="page"/>
      </w:r>
    </w:p>
    <w:p w14:paraId="28E3E874" w14:textId="66378D42" w:rsidR="00A42969" w:rsidRDefault="007D6437" w:rsidP="00505921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eastAsia="ＭＳ Ｐゴシック" w:hAnsi="Times New Roman" w:cs="Times New Roman" w:hint="eastAsia"/>
          <w:sz w:val="24"/>
        </w:rPr>
        <w:lastRenderedPageBreak/>
        <w:t xml:space="preserve">References </w:t>
      </w:r>
      <w:proofErr w:type="gramStart"/>
      <w:r>
        <w:rPr>
          <w:rFonts w:ascii="Times New Roman" w:eastAsia="ＭＳ Ｐゴシック" w:hAnsi="Times New Roman" w:cs="Times New Roman" w:hint="eastAsia"/>
          <w:sz w:val="24"/>
        </w:rPr>
        <w:t>of</w:t>
      </w:r>
      <w:proofErr w:type="gramEnd"/>
      <w:r>
        <w:rPr>
          <w:rFonts w:ascii="Times New Roman" w:eastAsia="ＭＳ Ｐゴシック" w:hAnsi="Times New Roman" w:cs="Times New Roman" w:hint="eastAsia"/>
          <w:sz w:val="24"/>
        </w:rPr>
        <w:t xml:space="preserve"> </w:t>
      </w:r>
      <w:r w:rsidRPr="00CA5C4D">
        <w:rPr>
          <w:rFonts w:ascii="Times New Roman" w:hAnsi="Times New Roman" w:cs="Times New Roman"/>
          <w:sz w:val="24"/>
        </w:rPr>
        <w:t>Supplementary Table 1</w:t>
      </w:r>
    </w:p>
    <w:p w14:paraId="3898F6E0" w14:textId="2E85505E" w:rsidR="004B1101" w:rsidRPr="004B1101" w:rsidRDefault="004B1101" w:rsidP="004B1101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B1101">
        <w:t>1</w:t>
      </w:r>
      <w:r w:rsidRPr="004B1101">
        <w:tab/>
        <w:t>Vakaniaki, E. H.</w:t>
      </w:r>
      <w:r w:rsidRPr="004B1101">
        <w:rPr>
          <w:i/>
        </w:rPr>
        <w:t xml:space="preserve"> et al.</w:t>
      </w:r>
      <w:r w:rsidRPr="004B1101">
        <w:t xml:space="preserve"> Sustained human outbreak of a new MPXV clade I lineage in eastern Democratic Republic of the Congo. </w:t>
      </w:r>
      <w:r w:rsidRPr="004B1101">
        <w:rPr>
          <w:i/>
        </w:rPr>
        <w:t>Nat Med</w:t>
      </w:r>
      <w:r w:rsidRPr="004B1101">
        <w:t xml:space="preserve"> </w:t>
      </w:r>
      <w:r w:rsidRPr="004B1101">
        <w:rPr>
          <w:b/>
        </w:rPr>
        <w:t>30</w:t>
      </w:r>
      <w:r w:rsidRPr="004B1101">
        <w:t xml:space="preserve">, 2791-2795 (2024). </w:t>
      </w:r>
      <w:hyperlink r:id="rId8" w:history="1">
        <w:r w:rsidRPr="004B1101">
          <w:rPr>
            <w:rStyle w:val="af6"/>
          </w:rPr>
          <w:t>https://doi.org/10.1038/s41591-024-03130-3</w:t>
        </w:r>
      </w:hyperlink>
    </w:p>
    <w:p w14:paraId="7EBFFB67" w14:textId="43F02E09" w:rsidR="004B1101" w:rsidRPr="004B1101" w:rsidRDefault="004B1101" w:rsidP="004B1101">
      <w:pPr>
        <w:pStyle w:val="EndNoteBibliography"/>
        <w:spacing w:after="0"/>
        <w:ind w:left="720" w:hanging="720"/>
      </w:pPr>
      <w:r w:rsidRPr="004B1101">
        <w:t>2</w:t>
      </w:r>
      <w:r w:rsidRPr="004B1101">
        <w:tab/>
        <w:t>Nakazawa, Y.</w:t>
      </w:r>
      <w:r w:rsidRPr="004B1101">
        <w:rPr>
          <w:i/>
        </w:rPr>
        <w:t xml:space="preserve"> et al.</w:t>
      </w:r>
      <w:r w:rsidRPr="004B1101">
        <w:t xml:space="preserve"> A phylogeographic investigation of African monkeypox. </w:t>
      </w:r>
      <w:r w:rsidRPr="004B1101">
        <w:rPr>
          <w:i/>
        </w:rPr>
        <w:t>Viruses</w:t>
      </w:r>
      <w:r w:rsidRPr="004B1101">
        <w:t xml:space="preserve"> </w:t>
      </w:r>
      <w:r w:rsidRPr="004B1101">
        <w:rPr>
          <w:b/>
        </w:rPr>
        <w:t>7</w:t>
      </w:r>
      <w:r w:rsidRPr="004B1101">
        <w:t xml:space="preserve">, 2168-2184 (2015). </w:t>
      </w:r>
      <w:hyperlink r:id="rId9" w:history="1">
        <w:r w:rsidRPr="004B1101">
          <w:rPr>
            <w:rStyle w:val="af6"/>
          </w:rPr>
          <w:t>https://doi.org/10.3390/v7042168</w:t>
        </w:r>
      </w:hyperlink>
    </w:p>
    <w:p w14:paraId="4F70CA54" w14:textId="77777777" w:rsidR="004B1101" w:rsidRPr="00033C30" w:rsidRDefault="004B1101" w:rsidP="004B1101">
      <w:pPr>
        <w:pStyle w:val="EndNoteBibliography"/>
        <w:spacing w:after="0"/>
        <w:ind w:left="720" w:hanging="720"/>
        <w:rPr>
          <w:lang w:val="fr-FR"/>
        </w:rPr>
      </w:pPr>
      <w:r w:rsidRPr="004B1101">
        <w:t>3</w:t>
      </w:r>
      <w:r w:rsidRPr="004B1101">
        <w:tab/>
        <w:t>Tchokoteu, P. F.</w:t>
      </w:r>
      <w:r w:rsidRPr="004B1101">
        <w:rPr>
          <w:i/>
        </w:rPr>
        <w:t xml:space="preserve"> et al.</w:t>
      </w:r>
      <w:r w:rsidRPr="004B1101">
        <w:t xml:space="preserve"> [Variola or a severe case of varicella? A case of human variola due to monkeypox virus in a child from the Cameroon]. </w:t>
      </w:r>
      <w:r w:rsidRPr="00033C30">
        <w:rPr>
          <w:i/>
          <w:lang w:val="fr-FR"/>
        </w:rPr>
        <w:t>Ann Soc Belg Med Trop</w:t>
      </w:r>
      <w:r w:rsidRPr="00033C30">
        <w:rPr>
          <w:lang w:val="fr-FR"/>
        </w:rPr>
        <w:t xml:space="preserve"> </w:t>
      </w:r>
      <w:r w:rsidRPr="00033C30">
        <w:rPr>
          <w:b/>
          <w:lang w:val="fr-FR"/>
        </w:rPr>
        <w:t>71</w:t>
      </w:r>
      <w:r w:rsidRPr="00033C30">
        <w:rPr>
          <w:lang w:val="fr-FR"/>
        </w:rPr>
        <w:t xml:space="preserve">, 123-128 (1991). </w:t>
      </w:r>
    </w:p>
    <w:p w14:paraId="4ED4E270" w14:textId="7D4362F9" w:rsidR="004B1101" w:rsidRPr="004B1101" w:rsidRDefault="004B1101" w:rsidP="00033C30">
      <w:pPr>
        <w:pStyle w:val="EndNoteBibliography"/>
        <w:ind w:left="720" w:hanging="720"/>
      </w:pPr>
      <w:r w:rsidRPr="00033C30">
        <w:rPr>
          <w:lang w:val="fr-FR"/>
        </w:rPr>
        <w:t>4</w:t>
      </w:r>
      <w:r w:rsidRPr="00033C30">
        <w:rPr>
          <w:lang w:val="fr-FR"/>
        </w:rPr>
        <w:tab/>
        <w:t>Likos, A. M.</w:t>
      </w:r>
      <w:r w:rsidRPr="00033C30">
        <w:rPr>
          <w:i/>
          <w:lang w:val="fr-FR"/>
        </w:rPr>
        <w:t xml:space="preserve"> et al.</w:t>
      </w:r>
      <w:r w:rsidRPr="00033C30">
        <w:rPr>
          <w:lang w:val="fr-FR"/>
        </w:rPr>
        <w:t xml:space="preserve"> </w:t>
      </w:r>
      <w:r w:rsidRPr="004B1101">
        <w:t xml:space="preserve">A tale of two clades: monkeypox viruses. </w:t>
      </w:r>
      <w:r w:rsidRPr="004B1101">
        <w:rPr>
          <w:i/>
        </w:rPr>
        <w:t>J Gen Virol</w:t>
      </w:r>
      <w:r w:rsidRPr="004B1101">
        <w:t xml:space="preserve"> </w:t>
      </w:r>
      <w:r w:rsidRPr="004B1101">
        <w:rPr>
          <w:b/>
        </w:rPr>
        <w:t>86</w:t>
      </w:r>
      <w:r w:rsidRPr="004B1101">
        <w:t xml:space="preserve">, 2661-2672 (2005). </w:t>
      </w:r>
      <w:hyperlink r:id="rId10" w:history="1">
        <w:r w:rsidRPr="004B1101">
          <w:rPr>
            <w:rStyle w:val="af6"/>
          </w:rPr>
          <w:t>https://doi.org/86/10/2661</w:t>
        </w:r>
      </w:hyperlink>
      <w:r w:rsidRPr="004B1101">
        <w:t xml:space="preserve"> [pii]10.1099/vir.0.81215-0</w:t>
      </w:r>
    </w:p>
    <w:p w14:paraId="641511A6" w14:textId="77777777" w:rsidR="004B1101" w:rsidRPr="004B1101" w:rsidRDefault="004B1101" w:rsidP="004B1101">
      <w:pPr>
        <w:pStyle w:val="EndNoteBibliography"/>
        <w:spacing w:after="0"/>
        <w:ind w:left="720" w:hanging="720"/>
      </w:pPr>
      <w:r w:rsidRPr="004B1101">
        <w:t>5</w:t>
      </w:r>
      <w:r w:rsidRPr="004B1101">
        <w:tab/>
        <w:t>Learned, L. A.</w:t>
      </w:r>
      <w:r w:rsidRPr="004B1101">
        <w:rPr>
          <w:i/>
        </w:rPr>
        <w:t xml:space="preserve"> et al.</w:t>
      </w:r>
      <w:r w:rsidRPr="004B1101">
        <w:t xml:space="preserve"> Extended interhuman transmission of monkeypox in a hospital community in the Republic of the Congo, 2003. </w:t>
      </w:r>
      <w:r w:rsidRPr="004B1101">
        <w:rPr>
          <w:i/>
        </w:rPr>
        <w:t>Am J Trop Med Hyg</w:t>
      </w:r>
      <w:r w:rsidRPr="004B1101">
        <w:t xml:space="preserve"> </w:t>
      </w:r>
      <w:r w:rsidRPr="004B1101">
        <w:rPr>
          <w:b/>
        </w:rPr>
        <w:t>73</w:t>
      </w:r>
      <w:r w:rsidRPr="004B1101">
        <w:t xml:space="preserve">, 428-434 (2005). </w:t>
      </w:r>
    </w:p>
    <w:p w14:paraId="1F1F27CD" w14:textId="77777777" w:rsidR="004B1101" w:rsidRPr="004B1101" w:rsidRDefault="004B1101" w:rsidP="004B1101">
      <w:pPr>
        <w:pStyle w:val="EndNoteBibliography"/>
        <w:spacing w:after="0"/>
        <w:ind w:left="720" w:hanging="720"/>
      </w:pPr>
      <w:r w:rsidRPr="004B1101">
        <w:t>6</w:t>
      </w:r>
      <w:r w:rsidRPr="004B1101">
        <w:tab/>
        <w:t xml:space="preserve">Ladnyj, I. D., Ziegler, P. &amp; Kima, E. A human infection caused by monkeypox virus in Basankusu Territory, Democratic Republic of the Congo. </w:t>
      </w:r>
      <w:r w:rsidRPr="004B1101">
        <w:rPr>
          <w:i/>
        </w:rPr>
        <w:t>Bull World Health Organ</w:t>
      </w:r>
      <w:r w:rsidRPr="004B1101">
        <w:t xml:space="preserve"> </w:t>
      </w:r>
      <w:r w:rsidRPr="004B1101">
        <w:rPr>
          <w:b/>
        </w:rPr>
        <w:t>46</w:t>
      </w:r>
      <w:r w:rsidRPr="004B1101">
        <w:t xml:space="preserve">, 593-597 (1972). </w:t>
      </w:r>
    </w:p>
    <w:p w14:paraId="75B7A753" w14:textId="77777777" w:rsidR="004B1101" w:rsidRPr="004B1101" w:rsidRDefault="004B1101" w:rsidP="004B1101">
      <w:pPr>
        <w:pStyle w:val="EndNoteBibliography"/>
        <w:spacing w:after="0"/>
        <w:ind w:left="720" w:hanging="720"/>
      </w:pPr>
      <w:r w:rsidRPr="004B1101">
        <w:t>7</w:t>
      </w:r>
      <w:r w:rsidRPr="004B1101">
        <w:tab/>
        <w:t xml:space="preserve">von Magnus, P., Andersen, E. K., Petersen, K. B. &amp; Andersen, A. B. A pox-like disease in cynomolgus monkeys. </w:t>
      </w:r>
      <w:r w:rsidRPr="004B1101">
        <w:rPr>
          <w:i/>
        </w:rPr>
        <w:t>Acta Pathologica Microbiologica Scandinavica</w:t>
      </w:r>
      <w:r w:rsidRPr="004B1101">
        <w:t xml:space="preserve"> </w:t>
      </w:r>
      <w:r w:rsidRPr="004B1101">
        <w:rPr>
          <w:b/>
        </w:rPr>
        <w:t>46</w:t>
      </w:r>
      <w:r w:rsidRPr="004B1101">
        <w:t xml:space="preserve">, 156-176 (1959). </w:t>
      </w:r>
    </w:p>
    <w:p w14:paraId="3D949C7F" w14:textId="4D5C44B8" w:rsidR="004B1101" w:rsidRPr="004B1101" w:rsidRDefault="004B1101" w:rsidP="00D33378">
      <w:pPr>
        <w:pStyle w:val="EndNoteBibliography"/>
        <w:ind w:left="720" w:hanging="720"/>
      </w:pPr>
      <w:r w:rsidRPr="004B1101">
        <w:t>8</w:t>
      </w:r>
      <w:r w:rsidRPr="004B1101">
        <w:tab/>
        <w:t>Chen, N.</w:t>
      </w:r>
      <w:r w:rsidRPr="004B1101">
        <w:rPr>
          <w:i/>
        </w:rPr>
        <w:t xml:space="preserve"> et al.</w:t>
      </w:r>
      <w:r w:rsidRPr="004B1101">
        <w:t xml:space="preserve"> Virulence differences between monkeypox virus isolates from West Africa and the Congo basin. </w:t>
      </w:r>
      <w:r w:rsidRPr="004B1101">
        <w:rPr>
          <w:i/>
        </w:rPr>
        <w:t>Virology</w:t>
      </w:r>
      <w:r w:rsidRPr="004B1101">
        <w:t xml:space="preserve"> </w:t>
      </w:r>
      <w:r w:rsidRPr="004B1101">
        <w:rPr>
          <w:b/>
        </w:rPr>
        <w:t>340</w:t>
      </w:r>
      <w:r w:rsidRPr="004B1101">
        <w:t xml:space="preserve">, 46-63 (2005). </w:t>
      </w:r>
      <w:hyperlink r:id="rId11" w:history="1">
        <w:r w:rsidRPr="004B1101">
          <w:rPr>
            <w:rStyle w:val="af6"/>
          </w:rPr>
          <w:t>https://doi.org/S0042-6822(05)00330-2</w:t>
        </w:r>
      </w:hyperlink>
      <w:r w:rsidRPr="004B1101">
        <w:t xml:space="preserve"> [pii]10.1016/j.virol.2005.05.030</w:t>
      </w:r>
    </w:p>
    <w:p w14:paraId="16EB6626" w14:textId="77777777" w:rsidR="004B1101" w:rsidRPr="004B1101" w:rsidRDefault="004B1101" w:rsidP="004B1101">
      <w:pPr>
        <w:pStyle w:val="EndNoteBibliography"/>
        <w:spacing w:after="0"/>
        <w:ind w:left="720" w:hanging="720"/>
      </w:pPr>
      <w:r w:rsidRPr="004B1101">
        <w:t>9</w:t>
      </w:r>
      <w:r w:rsidRPr="004B1101">
        <w:tab/>
        <w:t xml:space="preserve">Arita, I. &amp; Henderson, D. A. Smallpox and monkeypox in non-human primates. </w:t>
      </w:r>
      <w:r w:rsidRPr="004B1101">
        <w:rPr>
          <w:i/>
        </w:rPr>
        <w:t>Bull World Health Organ</w:t>
      </w:r>
      <w:r w:rsidRPr="004B1101">
        <w:t xml:space="preserve"> </w:t>
      </w:r>
      <w:r w:rsidRPr="004B1101">
        <w:rPr>
          <w:b/>
        </w:rPr>
        <w:t>39</w:t>
      </w:r>
      <w:r w:rsidRPr="004B1101">
        <w:t xml:space="preserve">, 277-283 (1968). </w:t>
      </w:r>
    </w:p>
    <w:p w14:paraId="0ECE63DE" w14:textId="77777777" w:rsidR="004B1101" w:rsidRPr="004B1101" w:rsidRDefault="004B1101" w:rsidP="004B1101">
      <w:pPr>
        <w:pStyle w:val="EndNoteBibliography"/>
        <w:spacing w:after="0"/>
        <w:ind w:left="720" w:hanging="720"/>
      </w:pPr>
      <w:r w:rsidRPr="004B1101">
        <w:t>10</w:t>
      </w:r>
      <w:r w:rsidRPr="004B1101">
        <w:tab/>
        <w:t xml:space="preserve">Arita, I. &amp; Henderson, D. A. Monkeypox and whitepox viruses in West and Central Africa. </w:t>
      </w:r>
      <w:r w:rsidRPr="004B1101">
        <w:rPr>
          <w:i/>
        </w:rPr>
        <w:t>Bull World Health Organ</w:t>
      </w:r>
      <w:r w:rsidRPr="004B1101">
        <w:t xml:space="preserve"> </w:t>
      </w:r>
      <w:r w:rsidRPr="004B1101">
        <w:rPr>
          <w:b/>
        </w:rPr>
        <w:t>53</w:t>
      </w:r>
      <w:r w:rsidRPr="004B1101">
        <w:t xml:space="preserve">, 347-353 (1976). </w:t>
      </w:r>
    </w:p>
    <w:p w14:paraId="63E7A986" w14:textId="77777777" w:rsidR="004B1101" w:rsidRPr="004B1101" w:rsidRDefault="004B1101" w:rsidP="004B1101">
      <w:pPr>
        <w:pStyle w:val="EndNoteBibliography"/>
        <w:spacing w:after="0"/>
        <w:ind w:left="720" w:hanging="720"/>
      </w:pPr>
      <w:r w:rsidRPr="004B1101">
        <w:t>11</w:t>
      </w:r>
      <w:r w:rsidRPr="004B1101">
        <w:tab/>
        <w:t xml:space="preserve">Jezek, Z., Khodakevich, L. N. &amp; Wickett, J. F. Smallpox and its post-eradication surveillance. </w:t>
      </w:r>
      <w:r w:rsidRPr="004B1101">
        <w:rPr>
          <w:i/>
        </w:rPr>
        <w:t>Bull World Health Organ</w:t>
      </w:r>
      <w:r w:rsidRPr="004B1101">
        <w:t xml:space="preserve"> </w:t>
      </w:r>
      <w:r w:rsidRPr="004B1101">
        <w:rPr>
          <w:b/>
        </w:rPr>
        <w:t>65</w:t>
      </w:r>
      <w:r w:rsidRPr="004B1101">
        <w:t xml:space="preserve">, 425-434 (1987). </w:t>
      </w:r>
    </w:p>
    <w:p w14:paraId="6E74C90A" w14:textId="3C537452" w:rsidR="004B1101" w:rsidRPr="004B1101" w:rsidRDefault="004B1101" w:rsidP="004B1101">
      <w:pPr>
        <w:pStyle w:val="EndNoteBibliography"/>
        <w:spacing w:after="0"/>
        <w:ind w:left="720" w:hanging="720"/>
      </w:pPr>
      <w:r w:rsidRPr="004B1101">
        <w:t>12</w:t>
      </w:r>
      <w:r w:rsidRPr="004B1101">
        <w:tab/>
        <w:t>Nakazawa, Y.</w:t>
      </w:r>
      <w:r w:rsidRPr="004B1101">
        <w:rPr>
          <w:i/>
        </w:rPr>
        <w:t xml:space="preserve"> et al.</w:t>
      </w:r>
      <w:r w:rsidRPr="004B1101">
        <w:t xml:space="preserve"> Phylogenetic and ecologic perspectives of a monkeypox outbreak, southern Sudan, 2005. </w:t>
      </w:r>
      <w:r w:rsidRPr="004B1101">
        <w:rPr>
          <w:i/>
        </w:rPr>
        <w:t>Emerg Infect Dis</w:t>
      </w:r>
      <w:r w:rsidRPr="004B1101">
        <w:t xml:space="preserve"> </w:t>
      </w:r>
      <w:r w:rsidRPr="004B1101">
        <w:rPr>
          <w:b/>
        </w:rPr>
        <w:t>19</w:t>
      </w:r>
      <w:r w:rsidRPr="004B1101">
        <w:t xml:space="preserve">, 237-245 (2013). </w:t>
      </w:r>
      <w:hyperlink r:id="rId12" w:history="1">
        <w:r w:rsidRPr="004B1101">
          <w:rPr>
            <w:rStyle w:val="af6"/>
          </w:rPr>
          <w:t>https://doi.org/10.3201/eid1902.121220</w:t>
        </w:r>
      </w:hyperlink>
    </w:p>
    <w:p w14:paraId="73D4FB07" w14:textId="7568EA48" w:rsidR="004B1101" w:rsidRPr="004B1101" w:rsidRDefault="004B1101" w:rsidP="004B1101">
      <w:pPr>
        <w:pStyle w:val="EndNoteBibliography"/>
        <w:spacing w:after="0"/>
        <w:ind w:left="720" w:hanging="720"/>
      </w:pPr>
      <w:r w:rsidRPr="004B1101">
        <w:t>13</w:t>
      </w:r>
      <w:r w:rsidRPr="004B1101">
        <w:tab/>
        <w:t>Muller, G.</w:t>
      </w:r>
      <w:r w:rsidRPr="004B1101">
        <w:rPr>
          <w:i/>
        </w:rPr>
        <w:t xml:space="preserve"> et al.</w:t>
      </w:r>
      <w:r w:rsidRPr="004B1101">
        <w:t xml:space="preserve"> Monkeypox virus in liver and spleen of child in Gabon. </w:t>
      </w:r>
      <w:r w:rsidRPr="004B1101">
        <w:rPr>
          <w:i/>
        </w:rPr>
        <w:t>Lancet</w:t>
      </w:r>
      <w:r w:rsidRPr="004B1101">
        <w:t xml:space="preserve"> </w:t>
      </w:r>
      <w:r w:rsidRPr="004B1101">
        <w:rPr>
          <w:b/>
        </w:rPr>
        <w:t>1</w:t>
      </w:r>
      <w:r w:rsidRPr="004B1101">
        <w:t xml:space="preserve">, 769-770 (1988). </w:t>
      </w:r>
      <w:hyperlink r:id="rId13" w:history="1">
        <w:r w:rsidRPr="004B1101">
          <w:rPr>
            <w:rStyle w:val="af6"/>
          </w:rPr>
          <w:t>https://doi.org/10.1016/s0140-6736(88)91580-2</w:t>
        </w:r>
      </w:hyperlink>
    </w:p>
    <w:p w14:paraId="75F08A08" w14:textId="77777777" w:rsidR="004B1101" w:rsidRPr="004B1101" w:rsidRDefault="004B1101" w:rsidP="004B1101">
      <w:pPr>
        <w:pStyle w:val="EndNoteBibliography"/>
        <w:spacing w:after="0"/>
        <w:ind w:left="720" w:hanging="720"/>
      </w:pPr>
      <w:r w:rsidRPr="004B1101">
        <w:t>14</w:t>
      </w:r>
      <w:r w:rsidRPr="004B1101">
        <w:tab/>
        <w:t>Foster, S. O.</w:t>
      </w:r>
      <w:r w:rsidRPr="004B1101">
        <w:rPr>
          <w:i/>
        </w:rPr>
        <w:t xml:space="preserve"> et al.</w:t>
      </w:r>
      <w:r w:rsidRPr="004B1101">
        <w:t xml:space="preserve"> Human monkeypox. </w:t>
      </w:r>
      <w:r w:rsidRPr="004B1101">
        <w:rPr>
          <w:i/>
        </w:rPr>
        <w:t>Bull World Health Organ</w:t>
      </w:r>
      <w:r w:rsidRPr="004B1101">
        <w:t xml:space="preserve"> </w:t>
      </w:r>
      <w:r w:rsidRPr="004B1101">
        <w:rPr>
          <w:b/>
        </w:rPr>
        <w:t>46</w:t>
      </w:r>
      <w:r w:rsidRPr="004B1101">
        <w:t xml:space="preserve">, 569-576 (1972). </w:t>
      </w:r>
    </w:p>
    <w:p w14:paraId="1B8F6B06" w14:textId="77777777" w:rsidR="004B1101" w:rsidRPr="004B1101" w:rsidRDefault="004B1101" w:rsidP="004B1101">
      <w:pPr>
        <w:pStyle w:val="EndNoteBibliography"/>
        <w:spacing w:after="0"/>
        <w:ind w:left="720" w:hanging="720"/>
      </w:pPr>
      <w:r w:rsidRPr="004B1101">
        <w:t>15</w:t>
      </w:r>
      <w:r w:rsidRPr="004B1101">
        <w:tab/>
        <w:t>Lourie, B.</w:t>
      </w:r>
      <w:r w:rsidRPr="004B1101">
        <w:rPr>
          <w:i/>
        </w:rPr>
        <w:t xml:space="preserve"> et al.</w:t>
      </w:r>
      <w:r w:rsidRPr="004B1101">
        <w:t xml:space="preserve"> Human infection with monkeypox virus: laboratory investigation of </w:t>
      </w:r>
      <w:r w:rsidRPr="004B1101">
        <w:lastRenderedPageBreak/>
        <w:t xml:space="preserve">six cases in West Africa. </w:t>
      </w:r>
      <w:r w:rsidRPr="004B1101">
        <w:rPr>
          <w:i/>
        </w:rPr>
        <w:t>Bull World Health Organ</w:t>
      </w:r>
      <w:r w:rsidRPr="004B1101">
        <w:t xml:space="preserve"> </w:t>
      </w:r>
      <w:r w:rsidRPr="004B1101">
        <w:rPr>
          <w:b/>
        </w:rPr>
        <w:t>46</w:t>
      </w:r>
      <w:r w:rsidRPr="004B1101">
        <w:t xml:space="preserve">, 633-639 (1972). </w:t>
      </w:r>
    </w:p>
    <w:p w14:paraId="36BF98E2" w14:textId="76B3CA11" w:rsidR="004B1101" w:rsidRPr="004B1101" w:rsidRDefault="004B1101" w:rsidP="004B1101">
      <w:pPr>
        <w:pStyle w:val="EndNoteBibliography"/>
        <w:spacing w:after="0"/>
        <w:ind w:left="720" w:hanging="720"/>
      </w:pPr>
      <w:r w:rsidRPr="004B1101">
        <w:t>16</w:t>
      </w:r>
      <w:r w:rsidRPr="004B1101">
        <w:tab/>
        <w:t>Mauldin, M. R.</w:t>
      </w:r>
      <w:r w:rsidRPr="004B1101">
        <w:rPr>
          <w:i/>
        </w:rPr>
        <w:t xml:space="preserve"> et al.</w:t>
      </w:r>
      <w:r w:rsidRPr="004B1101">
        <w:t xml:space="preserve"> Exportation of Monkeypox Virus From the African Continent. </w:t>
      </w:r>
      <w:r w:rsidRPr="004B1101">
        <w:rPr>
          <w:i/>
        </w:rPr>
        <w:t>J Infect Dis</w:t>
      </w:r>
      <w:r w:rsidRPr="004B1101">
        <w:t xml:space="preserve"> </w:t>
      </w:r>
      <w:r w:rsidRPr="004B1101">
        <w:rPr>
          <w:b/>
        </w:rPr>
        <w:t>225</w:t>
      </w:r>
      <w:r w:rsidRPr="004B1101">
        <w:t xml:space="preserve">, 1367-1376 (2022). </w:t>
      </w:r>
      <w:hyperlink r:id="rId14" w:history="1">
        <w:r w:rsidRPr="004B1101">
          <w:rPr>
            <w:rStyle w:val="af6"/>
          </w:rPr>
          <w:t>https://doi.org/10.1093/infdis/jiaa559</w:t>
        </w:r>
      </w:hyperlink>
    </w:p>
    <w:p w14:paraId="3EF48503" w14:textId="6DC0DBD2" w:rsidR="004B1101" w:rsidRPr="00033C30" w:rsidRDefault="004B1101" w:rsidP="004B1101">
      <w:pPr>
        <w:pStyle w:val="EndNoteBibliography"/>
        <w:spacing w:after="0"/>
        <w:ind w:left="720" w:hanging="720"/>
        <w:rPr>
          <w:lang w:val="fr-FR"/>
        </w:rPr>
      </w:pPr>
      <w:r w:rsidRPr="004B1101">
        <w:t>17</w:t>
      </w:r>
      <w:r w:rsidRPr="004B1101">
        <w:tab/>
        <w:t xml:space="preserve">McConnell, S. J., Herman, Y. F., Mattson, D. E. &amp; Erickson, L. Monkey Pox Disease in Irradiated Cynomologous Monkeys. </w:t>
      </w:r>
      <w:r w:rsidRPr="00033C30">
        <w:rPr>
          <w:i/>
          <w:lang w:val="fr-FR"/>
        </w:rPr>
        <w:t>Nature</w:t>
      </w:r>
      <w:r w:rsidRPr="00033C30">
        <w:rPr>
          <w:lang w:val="fr-FR"/>
        </w:rPr>
        <w:t xml:space="preserve"> </w:t>
      </w:r>
      <w:r w:rsidRPr="00033C30">
        <w:rPr>
          <w:b/>
          <w:lang w:val="fr-FR"/>
        </w:rPr>
        <w:t>195</w:t>
      </w:r>
      <w:r w:rsidRPr="00033C30">
        <w:rPr>
          <w:lang w:val="fr-FR"/>
        </w:rPr>
        <w:t xml:space="preserve">, 1128-1129 (1962). </w:t>
      </w:r>
      <w:hyperlink r:id="rId15" w:history="1">
        <w:r w:rsidRPr="00033C30">
          <w:rPr>
            <w:rStyle w:val="af6"/>
            <w:lang w:val="fr-FR"/>
          </w:rPr>
          <w:t>https://doi.org/10.1038/1951128a0</w:t>
        </w:r>
      </w:hyperlink>
    </w:p>
    <w:p w14:paraId="565E4515" w14:textId="77777777" w:rsidR="004B1101" w:rsidRPr="004B1101" w:rsidRDefault="004B1101" w:rsidP="004B1101">
      <w:pPr>
        <w:pStyle w:val="EndNoteBibliography"/>
        <w:spacing w:after="0"/>
        <w:ind w:left="720" w:hanging="720"/>
      </w:pPr>
      <w:r w:rsidRPr="00033C30">
        <w:rPr>
          <w:lang w:val="fr-FR"/>
        </w:rPr>
        <w:t>18</w:t>
      </w:r>
      <w:r w:rsidRPr="00033C30">
        <w:rPr>
          <w:lang w:val="fr-FR"/>
        </w:rPr>
        <w:tab/>
        <w:t xml:space="preserve">Milhaud, C., Klein, M. &amp; Virat, J. Analyse dʼun cas de variole du singe (monkeypox) chez le chimpanzé (Pan troglodytes). </w:t>
      </w:r>
      <w:r w:rsidRPr="004B1101">
        <w:rPr>
          <w:i/>
        </w:rPr>
        <w:t>Expériences Animales</w:t>
      </w:r>
      <w:r w:rsidRPr="004B1101">
        <w:t xml:space="preserve"> </w:t>
      </w:r>
      <w:r w:rsidRPr="004B1101">
        <w:rPr>
          <w:b/>
        </w:rPr>
        <w:t>2</w:t>
      </w:r>
      <w:r w:rsidRPr="004B1101">
        <w:t xml:space="preserve">, 121-135 (1969). </w:t>
      </w:r>
    </w:p>
    <w:p w14:paraId="537DD047" w14:textId="62A7934E" w:rsidR="004B1101" w:rsidRPr="004B1101" w:rsidRDefault="004B1101" w:rsidP="00D33378">
      <w:pPr>
        <w:pStyle w:val="EndNoteBibliography"/>
        <w:ind w:left="720" w:hanging="720"/>
      </w:pPr>
      <w:r w:rsidRPr="004B1101">
        <w:t>19</w:t>
      </w:r>
      <w:r w:rsidRPr="004B1101">
        <w:tab/>
        <w:t>Reed, K. D.</w:t>
      </w:r>
      <w:r w:rsidRPr="004B1101">
        <w:rPr>
          <w:i/>
        </w:rPr>
        <w:t xml:space="preserve"> et al.</w:t>
      </w:r>
      <w:r w:rsidRPr="004B1101">
        <w:t xml:space="preserve"> The detection of monkeypox in humans in the Western Hemisphere. </w:t>
      </w:r>
      <w:r w:rsidRPr="004B1101">
        <w:rPr>
          <w:i/>
        </w:rPr>
        <w:t>N Engl J Med</w:t>
      </w:r>
      <w:r w:rsidRPr="004B1101">
        <w:t xml:space="preserve"> </w:t>
      </w:r>
      <w:r w:rsidRPr="004B1101">
        <w:rPr>
          <w:b/>
        </w:rPr>
        <w:t>350</w:t>
      </w:r>
      <w:r w:rsidRPr="004B1101">
        <w:t xml:space="preserve">, 342-350 (2004). </w:t>
      </w:r>
      <w:hyperlink r:id="rId16" w:history="1">
        <w:r w:rsidRPr="004B1101">
          <w:rPr>
            <w:rStyle w:val="af6"/>
          </w:rPr>
          <w:t>https://doi.org/10.1056/NEJMoa032299</w:t>
        </w:r>
      </w:hyperlink>
      <w:r w:rsidRPr="004B1101">
        <w:t>350/4/342 [pii]</w:t>
      </w:r>
    </w:p>
    <w:p w14:paraId="1365258E" w14:textId="22038D8E" w:rsidR="004B1101" w:rsidRPr="004B1101" w:rsidRDefault="004B1101" w:rsidP="004B1101">
      <w:pPr>
        <w:pStyle w:val="EndNoteBibliography"/>
        <w:spacing w:after="0"/>
        <w:ind w:left="720" w:hanging="720"/>
      </w:pPr>
      <w:r w:rsidRPr="004B1101">
        <w:t>20</w:t>
      </w:r>
      <w:r w:rsidRPr="004B1101">
        <w:tab/>
        <w:t xml:space="preserve">Peters, J. C. AN EPIZOOTIC OF MONKEY POX AT ROTTERDAM ZOO. </w:t>
      </w:r>
      <w:r w:rsidRPr="004B1101">
        <w:rPr>
          <w:i/>
        </w:rPr>
        <w:t>International Zoo Yearbook</w:t>
      </w:r>
      <w:r w:rsidRPr="004B1101">
        <w:t xml:space="preserve"> </w:t>
      </w:r>
      <w:r w:rsidRPr="004B1101">
        <w:rPr>
          <w:b/>
        </w:rPr>
        <w:t>6</w:t>
      </w:r>
      <w:r w:rsidRPr="004B1101">
        <w:t xml:space="preserve">, 274-275 (1966). </w:t>
      </w:r>
      <w:hyperlink r:id="rId17" w:history="1">
        <w:r w:rsidRPr="004B1101">
          <w:rPr>
            <w:rStyle w:val="af6"/>
          </w:rPr>
          <w:t>https://doi.org/https://doi.org/10.1111/j.1748-1090.1966.tb01794.x</w:t>
        </w:r>
      </w:hyperlink>
    </w:p>
    <w:p w14:paraId="4525A76A" w14:textId="3D2E62B0" w:rsidR="004B1101" w:rsidRPr="004B1101" w:rsidRDefault="004B1101" w:rsidP="004B1101">
      <w:pPr>
        <w:pStyle w:val="EndNoteBibliography"/>
        <w:spacing w:after="0"/>
        <w:ind w:left="720" w:hanging="720"/>
      </w:pPr>
      <w:r w:rsidRPr="004B1101">
        <w:t>21</w:t>
      </w:r>
      <w:r w:rsidRPr="004B1101">
        <w:tab/>
        <w:t>Estep, R. D.</w:t>
      </w:r>
      <w:r w:rsidRPr="004B1101">
        <w:rPr>
          <w:i/>
        </w:rPr>
        <w:t xml:space="preserve"> et al.</w:t>
      </w:r>
      <w:r w:rsidRPr="004B1101">
        <w:t xml:space="preserve"> Deletion of the monkeypox virus inhibitor of complement enzymes locus impacts the adaptive immune response to monkeypox virus in a nonhuman primate model of infection. </w:t>
      </w:r>
      <w:r w:rsidRPr="004B1101">
        <w:rPr>
          <w:i/>
        </w:rPr>
        <w:t>J Virol</w:t>
      </w:r>
      <w:r w:rsidRPr="004B1101">
        <w:t xml:space="preserve"> </w:t>
      </w:r>
      <w:r w:rsidRPr="004B1101">
        <w:rPr>
          <w:b/>
        </w:rPr>
        <w:t>85</w:t>
      </w:r>
      <w:r w:rsidRPr="004B1101">
        <w:t xml:space="preserve">, 9527-9542 (2011). </w:t>
      </w:r>
      <w:hyperlink r:id="rId18" w:history="1">
        <w:r w:rsidRPr="004B1101">
          <w:rPr>
            <w:rStyle w:val="af6"/>
          </w:rPr>
          <w:t>https://doi.org/10.1128/JVI.00199-11</w:t>
        </w:r>
      </w:hyperlink>
    </w:p>
    <w:p w14:paraId="4013F38D" w14:textId="77777777" w:rsidR="004B1101" w:rsidRPr="004B1101" w:rsidRDefault="004B1101" w:rsidP="004B1101">
      <w:pPr>
        <w:pStyle w:val="EndNoteBibliography"/>
        <w:spacing w:after="0"/>
        <w:ind w:left="720" w:hanging="720"/>
      </w:pPr>
      <w:r w:rsidRPr="004B1101">
        <w:t>22</w:t>
      </w:r>
      <w:r w:rsidRPr="004B1101">
        <w:tab/>
        <w:t>Breman, J. G.</w:t>
      </w:r>
      <w:r w:rsidRPr="004B1101">
        <w:rPr>
          <w:i/>
        </w:rPr>
        <w:t xml:space="preserve"> et al.</w:t>
      </w:r>
      <w:r w:rsidRPr="004B1101">
        <w:t xml:space="preserve"> Human monkeypox, 1970-79. </w:t>
      </w:r>
      <w:r w:rsidRPr="004B1101">
        <w:rPr>
          <w:i/>
        </w:rPr>
        <w:t>Bull World Health Organ</w:t>
      </w:r>
      <w:r w:rsidRPr="004B1101">
        <w:t xml:space="preserve"> </w:t>
      </w:r>
      <w:r w:rsidRPr="004B1101">
        <w:rPr>
          <w:b/>
        </w:rPr>
        <w:t>58</w:t>
      </w:r>
      <w:r w:rsidRPr="004B1101">
        <w:t xml:space="preserve">, 165-182 (1980). </w:t>
      </w:r>
    </w:p>
    <w:p w14:paraId="579ABE6A" w14:textId="37AC5746" w:rsidR="004B1101" w:rsidRPr="004B1101" w:rsidRDefault="004B1101" w:rsidP="004B1101">
      <w:pPr>
        <w:pStyle w:val="EndNoteBibliography"/>
        <w:spacing w:after="0"/>
        <w:ind w:left="720" w:hanging="720"/>
      </w:pPr>
      <w:r w:rsidRPr="004B1101">
        <w:t>23</w:t>
      </w:r>
      <w:r w:rsidRPr="004B1101">
        <w:tab/>
        <w:t xml:space="preserve">Khodakevich, L., Jezek, Z. &amp; Kinzanzka, K. Isolation of monkeypox virus from wild squirrel infected in nature. </w:t>
      </w:r>
      <w:r w:rsidRPr="004B1101">
        <w:rPr>
          <w:i/>
        </w:rPr>
        <w:t>Lancet</w:t>
      </w:r>
      <w:r w:rsidRPr="004B1101">
        <w:t xml:space="preserve"> </w:t>
      </w:r>
      <w:r w:rsidRPr="004B1101">
        <w:rPr>
          <w:b/>
        </w:rPr>
        <w:t>1</w:t>
      </w:r>
      <w:r w:rsidRPr="004B1101">
        <w:t xml:space="preserve">, 98-99 (1986). </w:t>
      </w:r>
      <w:hyperlink r:id="rId19" w:history="1">
        <w:r w:rsidRPr="004B1101">
          <w:rPr>
            <w:rStyle w:val="af6"/>
          </w:rPr>
          <w:t>https://doi.org/S0140-6736(86)90748-8</w:t>
        </w:r>
      </w:hyperlink>
      <w:r w:rsidRPr="004B1101">
        <w:t xml:space="preserve"> [pii]</w:t>
      </w:r>
    </w:p>
    <w:p w14:paraId="692D8CDC" w14:textId="77777777" w:rsidR="004B1101" w:rsidRPr="004B1101" w:rsidRDefault="004B1101" w:rsidP="004B1101">
      <w:pPr>
        <w:pStyle w:val="EndNoteBibliography"/>
        <w:spacing w:after="0"/>
        <w:ind w:left="720" w:hanging="720"/>
      </w:pPr>
      <w:r w:rsidRPr="004B1101">
        <w:t>24</w:t>
      </w:r>
      <w:r w:rsidRPr="004B1101">
        <w:tab/>
        <w:t>Hutin, Y. J.</w:t>
      </w:r>
      <w:r w:rsidRPr="004B1101">
        <w:rPr>
          <w:i/>
        </w:rPr>
        <w:t xml:space="preserve"> et al.</w:t>
      </w:r>
      <w:r w:rsidRPr="004B1101">
        <w:t xml:space="preserve"> Outbreak of human monkeypox, Democratic Republic of Congo, 1996 to 1997. </w:t>
      </w:r>
      <w:r w:rsidRPr="004B1101">
        <w:rPr>
          <w:i/>
        </w:rPr>
        <w:t>Emerg Infect Dis</w:t>
      </w:r>
      <w:r w:rsidRPr="004B1101">
        <w:t xml:space="preserve"> </w:t>
      </w:r>
      <w:r w:rsidRPr="004B1101">
        <w:rPr>
          <w:b/>
        </w:rPr>
        <w:t>7</w:t>
      </w:r>
      <w:r w:rsidRPr="004B1101">
        <w:t xml:space="preserve">, 434-438 (2001). </w:t>
      </w:r>
    </w:p>
    <w:p w14:paraId="3D90A9B7" w14:textId="036DB29F" w:rsidR="004B1101" w:rsidRPr="00CA5C4D" w:rsidRDefault="004B1101" w:rsidP="004B1101">
      <w:pPr>
        <w:pStyle w:val="EndNoteBibliography"/>
        <w:ind w:left="720" w:hanging="720"/>
      </w:pPr>
      <w:r w:rsidRPr="004B1101">
        <w:t>25</w:t>
      </w:r>
      <w:r w:rsidRPr="004B1101">
        <w:tab/>
        <w:t>Shchelkunov, S. N.</w:t>
      </w:r>
      <w:r w:rsidRPr="004B1101">
        <w:rPr>
          <w:i/>
        </w:rPr>
        <w:t xml:space="preserve"> et al.</w:t>
      </w:r>
      <w:r w:rsidRPr="004B1101">
        <w:t xml:space="preserve"> Human monkeypox and smallpox viruses: genomic comparison. </w:t>
      </w:r>
      <w:r w:rsidRPr="004B1101">
        <w:rPr>
          <w:i/>
        </w:rPr>
        <w:t>FEBS Lett</w:t>
      </w:r>
      <w:r w:rsidRPr="004B1101">
        <w:t xml:space="preserve"> </w:t>
      </w:r>
      <w:r w:rsidRPr="004B1101">
        <w:rPr>
          <w:b/>
        </w:rPr>
        <w:t>509</w:t>
      </w:r>
      <w:r w:rsidRPr="004B1101">
        <w:t xml:space="preserve">, 66-70 (2001). </w:t>
      </w:r>
      <w:hyperlink r:id="rId20" w:history="1">
        <w:r w:rsidRPr="004B1101">
          <w:rPr>
            <w:rStyle w:val="af6"/>
          </w:rPr>
          <w:t>https://doi.org/10.1016/s0014-5793(01)03144-1</w:t>
        </w:r>
      </w:hyperlink>
      <w:r>
        <w:fldChar w:fldCharType="end"/>
      </w:r>
    </w:p>
    <w:sectPr w:rsidR="004B1101" w:rsidRPr="00CA5C4D" w:rsidSect="00622634">
      <w:footerReference w:type="default" r:id="rId21"/>
      <w:pgSz w:w="11906" w:h="16838"/>
      <w:pgMar w:top="1440" w:right="1440" w:bottom="1440" w:left="1440" w:header="851" w:footer="992" w:gutter="0"/>
      <w:lnNumType w:countBy="1" w:restart="continuous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B0769A4" w14:textId="77777777" w:rsidR="00DE0ED1" w:rsidRDefault="00DE0ED1">
      <w:pPr>
        <w:spacing w:after="0" w:line="240" w:lineRule="auto"/>
      </w:pPr>
      <w:r>
        <w:separator/>
      </w:r>
    </w:p>
  </w:endnote>
  <w:endnote w:type="continuationSeparator" w:id="0">
    <w:p w14:paraId="6033CDDB" w14:textId="77777777" w:rsidR="00DE0ED1" w:rsidRDefault="00DE0E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ＭＳ Ｐゴシック">
    <w:altName w:val="MS PGothic"/>
    <w:panose1 w:val="020B0600070205080204"/>
    <w:charset w:val="80"/>
    <w:family w:val="modern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673451093"/>
      <w:docPartObj>
        <w:docPartGallery w:val="Page Numbers (Bottom of Page)"/>
        <w:docPartUnique/>
      </w:docPartObj>
    </w:sdtPr>
    <w:sdtContent>
      <w:p w14:paraId="53BBFC67" w14:textId="50838232" w:rsidR="0045505D" w:rsidRDefault="00000000">
        <w:pPr>
          <w:pStyle w:val="a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ja-JP"/>
          </w:rPr>
          <w:t>2</w:t>
        </w:r>
        <w:r>
          <w:fldChar w:fldCharType="end"/>
        </w:r>
      </w:p>
    </w:sdtContent>
  </w:sdt>
  <w:p w14:paraId="40DD1BC5" w14:textId="77777777" w:rsidR="0045505D" w:rsidRDefault="0045505D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274B26A" w14:textId="77777777" w:rsidR="00DE0ED1" w:rsidRDefault="00DE0ED1">
      <w:pPr>
        <w:spacing w:after="0" w:line="240" w:lineRule="auto"/>
      </w:pPr>
      <w:r>
        <w:separator/>
      </w:r>
    </w:p>
  </w:footnote>
  <w:footnote w:type="continuationSeparator" w:id="0">
    <w:p w14:paraId="392EF084" w14:textId="77777777" w:rsidR="00DE0ED1" w:rsidRDefault="00DE0ED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54532F20"/>
    <w:multiLevelType w:val="multilevel"/>
    <w:tmpl w:val="102CD8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EDD1FBD"/>
    <w:multiLevelType w:val="multilevel"/>
    <w:tmpl w:val="76D0714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700D73BA"/>
    <w:multiLevelType w:val="multilevel"/>
    <w:tmpl w:val="0BE80A0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71ED74A0"/>
    <w:multiLevelType w:val="multilevel"/>
    <w:tmpl w:val="DD2A3A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18035858">
    <w:abstractNumId w:val="3"/>
  </w:num>
  <w:num w:numId="2" w16cid:durableId="1723793718">
    <w:abstractNumId w:val="1"/>
  </w:num>
  <w:num w:numId="3" w16cid:durableId="552622119">
    <w:abstractNumId w:val="2"/>
  </w:num>
  <w:num w:numId="4" w16cid:durableId="130601095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grammar="clean"/>
  <w:defaultTabStop w:val="840"/>
  <w:drawingGridHorizontalSpacing w:val="110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5z0xdz19zv0je2dxlp2228raxzx2av0pzv&quot;&gt;Tomoki_new&lt;record-ids&gt;&lt;item&gt;575&lt;/item&gt;&lt;item&gt;583&lt;/item&gt;&lt;item&gt;586&lt;/item&gt;&lt;item&gt;601&lt;/item&gt;&lt;item&gt;606&lt;/item&gt;&lt;item&gt;609&lt;/item&gt;&lt;item&gt;626&lt;/item&gt;&lt;item&gt;627&lt;/item&gt;&lt;item&gt;1320&lt;/item&gt;&lt;item&gt;1323&lt;/item&gt;&lt;item&gt;1360&lt;/item&gt;&lt;item&gt;1366&lt;/item&gt;&lt;item&gt;1372&lt;/item&gt;&lt;item&gt;1373&lt;/item&gt;&lt;item&gt;1374&lt;/item&gt;&lt;item&gt;1375&lt;/item&gt;&lt;item&gt;1377&lt;/item&gt;&lt;item&gt;1378&lt;/item&gt;&lt;item&gt;1379&lt;/item&gt;&lt;item&gt;1380&lt;/item&gt;&lt;item&gt;1381&lt;/item&gt;&lt;item&gt;1382&lt;/item&gt;&lt;item&gt;1383&lt;/item&gt;&lt;item&gt;1384&lt;/item&gt;&lt;item&gt;1385&lt;/item&gt;&lt;/record-ids&gt;&lt;/item&gt;&lt;/Libraries&gt;"/>
    <w:docVar w:name="EN.UseJSCitationFormat" w:val="False"/>
  </w:docVars>
  <w:rsids>
    <w:rsidRoot w:val="00B945A5"/>
    <w:rsid w:val="0000156C"/>
    <w:rsid w:val="00003D60"/>
    <w:rsid w:val="00005D6B"/>
    <w:rsid w:val="00007161"/>
    <w:rsid w:val="00011072"/>
    <w:rsid w:val="00012E32"/>
    <w:rsid w:val="00015365"/>
    <w:rsid w:val="00020F35"/>
    <w:rsid w:val="00022942"/>
    <w:rsid w:val="00024703"/>
    <w:rsid w:val="000268ED"/>
    <w:rsid w:val="00027B7F"/>
    <w:rsid w:val="00033C30"/>
    <w:rsid w:val="0004220C"/>
    <w:rsid w:val="000453CD"/>
    <w:rsid w:val="000467AD"/>
    <w:rsid w:val="00046AF6"/>
    <w:rsid w:val="000501A0"/>
    <w:rsid w:val="0005066A"/>
    <w:rsid w:val="00050D8A"/>
    <w:rsid w:val="00054C6C"/>
    <w:rsid w:val="00055E07"/>
    <w:rsid w:val="00056DA5"/>
    <w:rsid w:val="00057B85"/>
    <w:rsid w:val="00057F64"/>
    <w:rsid w:val="000717E3"/>
    <w:rsid w:val="000724DC"/>
    <w:rsid w:val="00072558"/>
    <w:rsid w:val="00073966"/>
    <w:rsid w:val="00073F1E"/>
    <w:rsid w:val="00073FE1"/>
    <w:rsid w:val="00077169"/>
    <w:rsid w:val="00080258"/>
    <w:rsid w:val="00080381"/>
    <w:rsid w:val="00080CF5"/>
    <w:rsid w:val="00081397"/>
    <w:rsid w:val="000827A5"/>
    <w:rsid w:val="000869CF"/>
    <w:rsid w:val="000943DE"/>
    <w:rsid w:val="00094864"/>
    <w:rsid w:val="00095F51"/>
    <w:rsid w:val="000977DD"/>
    <w:rsid w:val="000A0F56"/>
    <w:rsid w:val="000A10FA"/>
    <w:rsid w:val="000A14FE"/>
    <w:rsid w:val="000A2B7E"/>
    <w:rsid w:val="000A3C5E"/>
    <w:rsid w:val="000A6CCA"/>
    <w:rsid w:val="000A7E30"/>
    <w:rsid w:val="000A7EEA"/>
    <w:rsid w:val="000B02EE"/>
    <w:rsid w:val="000B0973"/>
    <w:rsid w:val="000B5CDD"/>
    <w:rsid w:val="000B74FC"/>
    <w:rsid w:val="000C2A96"/>
    <w:rsid w:val="000C4F4F"/>
    <w:rsid w:val="000C7CC5"/>
    <w:rsid w:val="000D2D8C"/>
    <w:rsid w:val="000D4AE0"/>
    <w:rsid w:val="000D50D9"/>
    <w:rsid w:val="000D6A48"/>
    <w:rsid w:val="000D7D09"/>
    <w:rsid w:val="000E13FE"/>
    <w:rsid w:val="000E59F2"/>
    <w:rsid w:val="000E5A40"/>
    <w:rsid w:val="000E653F"/>
    <w:rsid w:val="000E6694"/>
    <w:rsid w:val="000E689C"/>
    <w:rsid w:val="000F33FB"/>
    <w:rsid w:val="000F595A"/>
    <w:rsid w:val="000F6274"/>
    <w:rsid w:val="000F63D4"/>
    <w:rsid w:val="000F7570"/>
    <w:rsid w:val="00101074"/>
    <w:rsid w:val="00107AE3"/>
    <w:rsid w:val="001107A6"/>
    <w:rsid w:val="0011101E"/>
    <w:rsid w:val="00111246"/>
    <w:rsid w:val="001149C4"/>
    <w:rsid w:val="00117B23"/>
    <w:rsid w:val="00122695"/>
    <w:rsid w:val="00124CD3"/>
    <w:rsid w:val="00125378"/>
    <w:rsid w:val="00136972"/>
    <w:rsid w:val="00136C85"/>
    <w:rsid w:val="001421F0"/>
    <w:rsid w:val="00142386"/>
    <w:rsid w:val="001424E0"/>
    <w:rsid w:val="001428A5"/>
    <w:rsid w:val="001509D7"/>
    <w:rsid w:val="00151E98"/>
    <w:rsid w:val="001535AE"/>
    <w:rsid w:val="00153807"/>
    <w:rsid w:val="00157D91"/>
    <w:rsid w:val="001605C5"/>
    <w:rsid w:val="0017182D"/>
    <w:rsid w:val="0017322E"/>
    <w:rsid w:val="00175DD6"/>
    <w:rsid w:val="00177853"/>
    <w:rsid w:val="001804A9"/>
    <w:rsid w:val="001817F3"/>
    <w:rsid w:val="00182167"/>
    <w:rsid w:val="001908C1"/>
    <w:rsid w:val="00190E2C"/>
    <w:rsid w:val="00191052"/>
    <w:rsid w:val="00191EF4"/>
    <w:rsid w:val="00195411"/>
    <w:rsid w:val="00197403"/>
    <w:rsid w:val="001A20FC"/>
    <w:rsid w:val="001A34B0"/>
    <w:rsid w:val="001A7559"/>
    <w:rsid w:val="001B2544"/>
    <w:rsid w:val="001B3BBD"/>
    <w:rsid w:val="001B5A5E"/>
    <w:rsid w:val="001C53D7"/>
    <w:rsid w:val="001C658E"/>
    <w:rsid w:val="001C73DB"/>
    <w:rsid w:val="001D1230"/>
    <w:rsid w:val="001D4E9C"/>
    <w:rsid w:val="001E0B10"/>
    <w:rsid w:val="001E3B99"/>
    <w:rsid w:val="001E3BC2"/>
    <w:rsid w:val="001E3D4A"/>
    <w:rsid w:val="001F0C87"/>
    <w:rsid w:val="001F0F27"/>
    <w:rsid w:val="001F39D2"/>
    <w:rsid w:val="001F5227"/>
    <w:rsid w:val="001F6874"/>
    <w:rsid w:val="001F7F2F"/>
    <w:rsid w:val="002020A8"/>
    <w:rsid w:val="00202DE9"/>
    <w:rsid w:val="002045F2"/>
    <w:rsid w:val="00205E03"/>
    <w:rsid w:val="002138D1"/>
    <w:rsid w:val="00215ABF"/>
    <w:rsid w:val="0021628C"/>
    <w:rsid w:val="00221062"/>
    <w:rsid w:val="00221CBE"/>
    <w:rsid w:val="00222D2E"/>
    <w:rsid w:val="00224F80"/>
    <w:rsid w:val="002278BD"/>
    <w:rsid w:val="00227C42"/>
    <w:rsid w:val="002311D2"/>
    <w:rsid w:val="002329FC"/>
    <w:rsid w:val="00236561"/>
    <w:rsid w:val="002367E4"/>
    <w:rsid w:val="00237698"/>
    <w:rsid w:val="0024120B"/>
    <w:rsid w:val="002422F5"/>
    <w:rsid w:val="00242DEA"/>
    <w:rsid w:val="0024355A"/>
    <w:rsid w:val="00243D17"/>
    <w:rsid w:val="002543B9"/>
    <w:rsid w:val="0025661F"/>
    <w:rsid w:val="00260800"/>
    <w:rsid w:val="00265AAD"/>
    <w:rsid w:val="00267031"/>
    <w:rsid w:val="00267057"/>
    <w:rsid w:val="002679AA"/>
    <w:rsid w:val="00275D4F"/>
    <w:rsid w:val="00276720"/>
    <w:rsid w:val="0027753B"/>
    <w:rsid w:val="00284294"/>
    <w:rsid w:val="002854F8"/>
    <w:rsid w:val="002904E5"/>
    <w:rsid w:val="00291303"/>
    <w:rsid w:val="0029213E"/>
    <w:rsid w:val="00295158"/>
    <w:rsid w:val="00296533"/>
    <w:rsid w:val="002A0340"/>
    <w:rsid w:val="002A0A85"/>
    <w:rsid w:val="002A1142"/>
    <w:rsid w:val="002A4373"/>
    <w:rsid w:val="002A5026"/>
    <w:rsid w:val="002A72BF"/>
    <w:rsid w:val="002B0A84"/>
    <w:rsid w:val="002B0F0D"/>
    <w:rsid w:val="002B1493"/>
    <w:rsid w:val="002B1FCB"/>
    <w:rsid w:val="002B22C4"/>
    <w:rsid w:val="002B4809"/>
    <w:rsid w:val="002B4EFE"/>
    <w:rsid w:val="002B5C8F"/>
    <w:rsid w:val="002B6286"/>
    <w:rsid w:val="002B7D5A"/>
    <w:rsid w:val="002C02A3"/>
    <w:rsid w:val="002C1C66"/>
    <w:rsid w:val="002C3849"/>
    <w:rsid w:val="002C6122"/>
    <w:rsid w:val="002D1DCA"/>
    <w:rsid w:val="002D3310"/>
    <w:rsid w:val="002D4B25"/>
    <w:rsid w:val="002D5A22"/>
    <w:rsid w:val="002D7E8D"/>
    <w:rsid w:val="002E13AA"/>
    <w:rsid w:val="002E2379"/>
    <w:rsid w:val="002E3AA0"/>
    <w:rsid w:val="002E43E0"/>
    <w:rsid w:val="002E4E6E"/>
    <w:rsid w:val="002F209E"/>
    <w:rsid w:val="002F4DE4"/>
    <w:rsid w:val="002F571F"/>
    <w:rsid w:val="00301FC5"/>
    <w:rsid w:val="0030202E"/>
    <w:rsid w:val="003067D0"/>
    <w:rsid w:val="00306B16"/>
    <w:rsid w:val="00307EDB"/>
    <w:rsid w:val="00311FF2"/>
    <w:rsid w:val="00321406"/>
    <w:rsid w:val="003301BA"/>
    <w:rsid w:val="003323EB"/>
    <w:rsid w:val="00333B51"/>
    <w:rsid w:val="00333F2F"/>
    <w:rsid w:val="0033455F"/>
    <w:rsid w:val="00336A1E"/>
    <w:rsid w:val="0033756D"/>
    <w:rsid w:val="0034018B"/>
    <w:rsid w:val="00341B66"/>
    <w:rsid w:val="00341E4F"/>
    <w:rsid w:val="00342499"/>
    <w:rsid w:val="00342846"/>
    <w:rsid w:val="00342DB7"/>
    <w:rsid w:val="00343C5E"/>
    <w:rsid w:val="003449FC"/>
    <w:rsid w:val="00344ECC"/>
    <w:rsid w:val="00346946"/>
    <w:rsid w:val="00350634"/>
    <w:rsid w:val="00353786"/>
    <w:rsid w:val="00353E65"/>
    <w:rsid w:val="00356278"/>
    <w:rsid w:val="00361235"/>
    <w:rsid w:val="00366B52"/>
    <w:rsid w:val="00367F74"/>
    <w:rsid w:val="00370AAC"/>
    <w:rsid w:val="00374D36"/>
    <w:rsid w:val="0037678C"/>
    <w:rsid w:val="00377AC2"/>
    <w:rsid w:val="00377BA9"/>
    <w:rsid w:val="003819F1"/>
    <w:rsid w:val="003842E1"/>
    <w:rsid w:val="00384F2F"/>
    <w:rsid w:val="00386ADC"/>
    <w:rsid w:val="00387C30"/>
    <w:rsid w:val="00390368"/>
    <w:rsid w:val="00391AD1"/>
    <w:rsid w:val="00391BDD"/>
    <w:rsid w:val="00392EB1"/>
    <w:rsid w:val="00393CD0"/>
    <w:rsid w:val="00395D68"/>
    <w:rsid w:val="00397631"/>
    <w:rsid w:val="003A28DC"/>
    <w:rsid w:val="003A3077"/>
    <w:rsid w:val="003A6C21"/>
    <w:rsid w:val="003A6FF0"/>
    <w:rsid w:val="003B0C40"/>
    <w:rsid w:val="003B235C"/>
    <w:rsid w:val="003B257C"/>
    <w:rsid w:val="003B3997"/>
    <w:rsid w:val="003B3E28"/>
    <w:rsid w:val="003B4172"/>
    <w:rsid w:val="003B796F"/>
    <w:rsid w:val="003C04BA"/>
    <w:rsid w:val="003C074E"/>
    <w:rsid w:val="003C1803"/>
    <w:rsid w:val="003C3473"/>
    <w:rsid w:val="003C383D"/>
    <w:rsid w:val="003C7D37"/>
    <w:rsid w:val="003D0B10"/>
    <w:rsid w:val="003D5BE9"/>
    <w:rsid w:val="003D5FA5"/>
    <w:rsid w:val="003D6DA8"/>
    <w:rsid w:val="003E1BB9"/>
    <w:rsid w:val="003E7D3B"/>
    <w:rsid w:val="003E7F23"/>
    <w:rsid w:val="003F104E"/>
    <w:rsid w:val="003F11CD"/>
    <w:rsid w:val="003F3B3C"/>
    <w:rsid w:val="003F4D55"/>
    <w:rsid w:val="00403449"/>
    <w:rsid w:val="00403C71"/>
    <w:rsid w:val="00405057"/>
    <w:rsid w:val="00410BA2"/>
    <w:rsid w:val="004112D3"/>
    <w:rsid w:val="004113B9"/>
    <w:rsid w:val="00411F2D"/>
    <w:rsid w:val="00412C10"/>
    <w:rsid w:val="0041341D"/>
    <w:rsid w:val="004135A6"/>
    <w:rsid w:val="00415B2F"/>
    <w:rsid w:val="004178EE"/>
    <w:rsid w:val="00420219"/>
    <w:rsid w:val="00422DBD"/>
    <w:rsid w:val="00431025"/>
    <w:rsid w:val="00431092"/>
    <w:rsid w:val="00435385"/>
    <w:rsid w:val="00435F58"/>
    <w:rsid w:val="00440A09"/>
    <w:rsid w:val="00443EE3"/>
    <w:rsid w:val="004443DB"/>
    <w:rsid w:val="00446DB5"/>
    <w:rsid w:val="004511CF"/>
    <w:rsid w:val="0045505D"/>
    <w:rsid w:val="00455D16"/>
    <w:rsid w:val="00461740"/>
    <w:rsid w:val="00461DD6"/>
    <w:rsid w:val="00465C63"/>
    <w:rsid w:val="00466EEB"/>
    <w:rsid w:val="00467FCE"/>
    <w:rsid w:val="00470711"/>
    <w:rsid w:val="00471004"/>
    <w:rsid w:val="00474642"/>
    <w:rsid w:val="00474AB9"/>
    <w:rsid w:val="0047599C"/>
    <w:rsid w:val="0048161D"/>
    <w:rsid w:val="00482D05"/>
    <w:rsid w:val="004831D1"/>
    <w:rsid w:val="00485FD4"/>
    <w:rsid w:val="0048624D"/>
    <w:rsid w:val="0048638F"/>
    <w:rsid w:val="00486ABD"/>
    <w:rsid w:val="00487987"/>
    <w:rsid w:val="00493176"/>
    <w:rsid w:val="00494908"/>
    <w:rsid w:val="004A0C2F"/>
    <w:rsid w:val="004A0E85"/>
    <w:rsid w:val="004A53CA"/>
    <w:rsid w:val="004A6293"/>
    <w:rsid w:val="004A6E36"/>
    <w:rsid w:val="004B1101"/>
    <w:rsid w:val="004B1862"/>
    <w:rsid w:val="004B4491"/>
    <w:rsid w:val="004B55CC"/>
    <w:rsid w:val="004B5E00"/>
    <w:rsid w:val="004C258D"/>
    <w:rsid w:val="004C27CA"/>
    <w:rsid w:val="004C433A"/>
    <w:rsid w:val="004D179E"/>
    <w:rsid w:val="004D3428"/>
    <w:rsid w:val="004D4D8E"/>
    <w:rsid w:val="004D5DF9"/>
    <w:rsid w:val="004D7A64"/>
    <w:rsid w:val="004E045A"/>
    <w:rsid w:val="004E0602"/>
    <w:rsid w:val="004E0956"/>
    <w:rsid w:val="004E3133"/>
    <w:rsid w:val="004E3475"/>
    <w:rsid w:val="004E4E46"/>
    <w:rsid w:val="004E7D16"/>
    <w:rsid w:val="004F10CB"/>
    <w:rsid w:val="004F350C"/>
    <w:rsid w:val="004F545E"/>
    <w:rsid w:val="004F7C6A"/>
    <w:rsid w:val="005006F2"/>
    <w:rsid w:val="00501ADA"/>
    <w:rsid w:val="00502FE7"/>
    <w:rsid w:val="005041AE"/>
    <w:rsid w:val="005058A9"/>
    <w:rsid w:val="00505921"/>
    <w:rsid w:val="00505ACA"/>
    <w:rsid w:val="005062BB"/>
    <w:rsid w:val="0050739D"/>
    <w:rsid w:val="00510087"/>
    <w:rsid w:val="00510AE7"/>
    <w:rsid w:val="0051272D"/>
    <w:rsid w:val="00513316"/>
    <w:rsid w:val="00517404"/>
    <w:rsid w:val="00521445"/>
    <w:rsid w:val="0052208F"/>
    <w:rsid w:val="00522410"/>
    <w:rsid w:val="0052326C"/>
    <w:rsid w:val="00523659"/>
    <w:rsid w:val="00525BAE"/>
    <w:rsid w:val="0052735F"/>
    <w:rsid w:val="00531ACF"/>
    <w:rsid w:val="005337EB"/>
    <w:rsid w:val="00535EA3"/>
    <w:rsid w:val="005368AC"/>
    <w:rsid w:val="00536ABA"/>
    <w:rsid w:val="00537B6C"/>
    <w:rsid w:val="005407E3"/>
    <w:rsid w:val="00541A71"/>
    <w:rsid w:val="005433E7"/>
    <w:rsid w:val="00544600"/>
    <w:rsid w:val="005475EF"/>
    <w:rsid w:val="005546A3"/>
    <w:rsid w:val="0055678C"/>
    <w:rsid w:val="00557F87"/>
    <w:rsid w:val="005606E4"/>
    <w:rsid w:val="00560B81"/>
    <w:rsid w:val="00562A58"/>
    <w:rsid w:val="005643EE"/>
    <w:rsid w:val="00564DEF"/>
    <w:rsid w:val="00570C37"/>
    <w:rsid w:val="00583025"/>
    <w:rsid w:val="00585325"/>
    <w:rsid w:val="00586890"/>
    <w:rsid w:val="0058760F"/>
    <w:rsid w:val="0059159F"/>
    <w:rsid w:val="0059298B"/>
    <w:rsid w:val="005933A3"/>
    <w:rsid w:val="005934B5"/>
    <w:rsid w:val="005938EE"/>
    <w:rsid w:val="0059474A"/>
    <w:rsid w:val="0059798B"/>
    <w:rsid w:val="005A1930"/>
    <w:rsid w:val="005A2471"/>
    <w:rsid w:val="005A4067"/>
    <w:rsid w:val="005A490C"/>
    <w:rsid w:val="005A511C"/>
    <w:rsid w:val="005A7E44"/>
    <w:rsid w:val="005B00E6"/>
    <w:rsid w:val="005B3695"/>
    <w:rsid w:val="005B7B1F"/>
    <w:rsid w:val="005C00C9"/>
    <w:rsid w:val="005C1625"/>
    <w:rsid w:val="005C323E"/>
    <w:rsid w:val="005C410F"/>
    <w:rsid w:val="005C457B"/>
    <w:rsid w:val="005C6C51"/>
    <w:rsid w:val="005C7B25"/>
    <w:rsid w:val="005D5250"/>
    <w:rsid w:val="005D5746"/>
    <w:rsid w:val="005D5C76"/>
    <w:rsid w:val="005D6472"/>
    <w:rsid w:val="005D6DF3"/>
    <w:rsid w:val="005D7392"/>
    <w:rsid w:val="005D7BDA"/>
    <w:rsid w:val="005E0B4D"/>
    <w:rsid w:val="005E49ED"/>
    <w:rsid w:val="005E6309"/>
    <w:rsid w:val="005F3D75"/>
    <w:rsid w:val="005F3F60"/>
    <w:rsid w:val="00603A27"/>
    <w:rsid w:val="00603FFC"/>
    <w:rsid w:val="006042D1"/>
    <w:rsid w:val="00604554"/>
    <w:rsid w:val="00604E41"/>
    <w:rsid w:val="0060514A"/>
    <w:rsid w:val="00605357"/>
    <w:rsid w:val="006062FE"/>
    <w:rsid w:val="0061097A"/>
    <w:rsid w:val="00611BC6"/>
    <w:rsid w:val="00613A5A"/>
    <w:rsid w:val="00616703"/>
    <w:rsid w:val="00617717"/>
    <w:rsid w:val="00617FDE"/>
    <w:rsid w:val="0062045B"/>
    <w:rsid w:val="00622634"/>
    <w:rsid w:val="006236B5"/>
    <w:rsid w:val="006237C8"/>
    <w:rsid w:val="0063192D"/>
    <w:rsid w:val="00633DDB"/>
    <w:rsid w:val="00640C52"/>
    <w:rsid w:val="00641B19"/>
    <w:rsid w:val="00641D2B"/>
    <w:rsid w:val="00643BDE"/>
    <w:rsid w:val="00643D1F"/>
    <w:rsid w:val="0064580E"/>
    <w:rsid w:val="006472EE"/>
    <w:rsid w:val="006475B4"/>
    <w:rsid w:val="00647B65"/>
    <w:rsid w:val="0065204C"/>
    <w:rsid w:val="00653819"/>
    <w:rsid w:val="00655168"/>
    <w:rsid w:val="006625EB"/>
    <w:rsid w:val="0066298B"/>
    <w:rsid w:val="00663174"/>
    <w:rsid w:val="006646DB"/>
    <w:rsid w:val="00670085"/>
    <w:rsid w:val="00675ACA"/>
    <w:rsid w:val="00676DEF"/>
    <w:rsid w:val="00676E26"/>
    <w:rsid w:val="00677B7D"/>
    <w:rsid w:val="00680DBD"/>
    <w:rsid w:val="00681C9F"/>
    <w:rsid w:val="0068250D"/>
    <w:rsid w:val="00682C53"/>
    <w:rsid w:val="00683735"/>
    <w:rsid w:val="006856DB"/>
    <w:rsid w:val="0068683A"/>
    <w:rsid w:val="00687D04"/>
    <w:rsid w:val="006918E0"/>
    <w:rsid w:val="00693E8E"/>
    <w:rsid w:val="00696B43"/>
    <w:rsid w:val="006A2826"/>
    <w:rsid w:val="006A2D3B"/>
    <w:rsid w:val="006A37A1"/>
    <w:rsid w:val="006A3AE9"/>
    <w:rsid w:val="006A4FF8"/>
    <w:rsid w:val="006B2BC1"/>
    <w:rsid w:val="006B4A47"/>
    <w:rsid w:val="006B5753"/>
    <w:rsid w:val="006B6FB6"/>
    <w:rsid w:val="006B7040"/>
    <w:rsid w:val="006B7E11"/>
    <w:rsid w:val="006C036A"/>
    <w:rsid w:val="006C25FD"/>
    <w:rsid w:val="006C3649"/>
    <w:rsid w:val="006C58F2"/>
    <w:rsid w:val="006C62B9"/>
    <w:rsid w:val="006D2003"/>
    <w:rsid w:val="006D4E5D"/>
    <w:rsid w:val="006D6776"/>
    <w:rsid w:val="006E0B52"/>
    <w:rsid w:val="006E421E"/>
    <w:rsid w:val="006E5807"/>
    <w:rsid w:val="006F0B4E"/>
    <w:rsid w:val="006F4BC3"/>
    <w:rsid w:val="006F7A63"/>
    <w:rsid w:val="007000D6"/>
    <w:rsid w:val="00706AF2"/>
    <w:rsid w:val="00711312"/>
    <w:rsid w:val="00713502"/>
    <w:rsid w:val="0071458A"/>
    <w:rsid w:val="0071607E"/>
    <w:rsid w:val="00716353"/>
    <w:rsid w:val="0072250E"/>
    <w:rsid w:val="00724344"/>
    <w:rsid w:val="007253F7"/>
    <w:rsid w:val="00733DC8"/>
    <w:rsid w:val="00737447"/>
    <w:rsid w:val="007406A2"/>
    <w:rsid w:val="0074159D"/>
    <w:rsid w:val="00741CCA"/>
    <w:rsid w:val="00746602"/>
    <w:rsid w:val="00746C25"/>
    <w:rsid w:val="007477A5"/>
    <w:rsid w:val="00750F24"/>
    <w:rsid w:val="00751363"/>
    <w:rsid w:val="00752159"/>
    <w:rsid w:val="007537BD"/>
    <w:rsid w:val="007540DE"/>
    <w:rsid w:val="00756CA4"/>
    <w:rsid w:val="00756D45"/>
    <w:rsid w:val="00757B96"/>
    <w:rsid w:val="00757F8A"/>
    <w:rsid w:val="00762897"/>
    <w:rsid w:val="00767152"/>
    <w:rsid w:val="007772F0"/>
    <w:rsid w:val="00777846"/>
    <w:rsid w:val="0078206E"/>
    <w:rsid w:val="00792618"/>
    <w:rsid w:val="00793192"/>
    <w:rsid w:val="00793576"/>
    <w:rsid w:val="007940F1"/>
    <w:rsid w:val="00795DD3"/>
    <w:rsid w:val="00797845"/>
    <w:rsid w:val="00797FF3"/>
    <w:rsid w:val="007A05E7"/>
    <w:rsid w:val="007A3CB6"/>
    <w:rsid w:val="007A509E"/>
    <w:rsid w:val="007A5CF9"/>
    <w:rsid w:val="007B1E5D"/>
    <w:rsid w:val="007B7C6D"/>
    <w:rsid w:val="007C30AF"/>
    <w:rsid w:val="007C5022"/>
    <w:rsid w:val="007C51B7"/>
    <w:rsid w:val="007C7DBF"/>
    <w:rsid w:val="007D2E54"/>
    <w:rsid w:val="007D36F8"/>
    <w:rsid w:val="007D3B22"/>
    <w:rsid w:val="007D6183"/>
    <w:rsid w:val="007D6437"/>
    <w:rsid w:val="007E014D"/>
    <w:rsid w:val="007E1D17"/>
    <w:rsid w:val="007E30C8"/>
    <w:rsid w:val="007E3FF7"/>
    <w:rsid w:val="007E78E0"/>
    <w:rsid w:val="007F0910"/>
    <w:rsid w:val="007F1F7E"/>
    <w:rsid w:val="007F4C04"/>
    <w:rsid w:val="007F7C61"/>
    <w:rsid w:val="008130A6"/>
    <w:rsid w:val="00816FA5"/>
    <w:rsid w:val="00817BDC"/>
    <w:rsid w:val="008240CA"/>
    <w:rsid w:val="008257FF"/>
    <w:rsid w:val="00831F4E"/>
    <w:rsid w:val="00832035"/>
    <w:rsid w:val="00832513"/>
    <w:rsid w:val="00833A8A"/>
    <w:rsid w:val="008345B9"/>
    <w:rsid w:val="00835155"/>
    <w:rsid w:val="00835D3D"/>
    <w:rsid w:val="00835EAB"/>
    <w:rsid w:val="008371B0"/>
    <w:rsid w:val="00842FB3"/>
    <w:rsid w:val="00843435"/>
    <w:rsid w:val="008442E6"/>
    <w:rsid w:val="008444D2"/>
    <w:rsid w:val="00852010"/>
    <w:rsid w:val="00852060"/>
    <w:rsid w:val="008528D4"/>
    <w:rsid w:val="00852C64"/>
    <w:rsid w:val="00853A83"/>
    <w:rsid w:val="008540F0"/>
    <w:rsid w:val="00854E92"/>
    <w:rsid w:val="008622E8"/>
    <w:rsid w:val="00862EE7"/>
    <w:rsid w:val="008638AE"/>
    <w:rsid w:val="00864CB1"/>
    <w:rsid w:val="008653A2"/>
    <w:rsid w:val="0087373F"/>
    <w:rsid w:val="00874F02"/>
    <w:rsid w:val="00875082"/>
    <w:rsid w:val="00875B1B"/>
    <w:rsid w:val="008835BF"/>
    <w:rsid w:val="008838A5"/>
    <w:rsid w:val="00884881"/>
    <w:rsid w:val="00891AFB"/>
    <w:rsid w:val="00892D51"/>
    <w:rsid w:val="00893155"/>
    <w:rsid w:val="00894E84"/>
    <w:rsid w:val="008962B8"/>
    <w:rsid w:val="008A160E"/>
    <w:rsid w:val="008A39E4"/>
    <w:rsid w:val="008A3A5B"/>
    <w:rsid w:val="008A7359"/>
    <w:rsid w:val="008B1048"/>
    <w:rsid w:val="008B2FBA"/>
    <w:rsid w:val="008B73E7"/>
    <w:rsid w:val="008C22DF"/>
    <w:rsid w:val="008C2926"/>
    <w:rsid w:val="008C3C6E"/>
    <w:rsid w:val="008C6B8F"/>
    <w:rsid w:val="008C7970"/>
    <w:rsid w:val="008D04EA"/>
    <w:rsid w:val="008D276E"/>
    <w:rsid w:val="008D2956"/>
    <w:rsid w:val="008D2971"/>
    <w:rsid w:val="008D2E37"/>
    <w:rsid w:val="008D3267"/>
    <w:rsid w:val="008D389C"/>
    <w:rsid w:val="008D3AC0"/>
    <w:rsid w:val="008D4EA9"/>
    <w:rsid w:val="008E084B"/>
    <w:rsid w:val="008E091E"/>
    <w:rsid w:val="008E2A0C"/>
    <w:rsid w:val="008E318D"/>
    <w:rsid w:val="008E4F84"/>
    <w:rsid w:val="008E762D"/>
    <w:rsid w:val="008E793F"/>
    <w:rsid w:val="008F00F3"/>
    <w:rsid w:val="008F1E8B"/>
    <w:rsid w:val="008F2DAF"/>
    <w:rsid w:val="008F4B6F"/>
    <w:rsid w:val="008F5812"/>
    <w:rsid w:val="008F5D7B"/>
    <w:rsid w:val="008F6D0D"/>
    <w:rsid w:val="008F7E54"/>
    <w:rsid w:val="0090297E"/>
    <w:rsid w:val="009032A4"/>
    <w:rsid w:val="00904F63"/>
    <w:rsid w:val="00906F37"/>
    <w:rsid w:val="00911EC8"/>
    <w:rsid w:val="009145B9"/>
    <w:rsid w:val="009341A8"/>
    <w:rsid w:val="00935FFA"/>
    <w:rsid w:val="00937F43"/>
    <w:rsid w:val="00940D4C"/>
    <w:rsid w:val="009419AA"/>
    <w:rsid w:val="00942072"/>
    <w:rsid w:val="00942B73"/>
    <w:rsid w:val="00943CD7"/>
    <w:rsid w:val="0094618A"/>
    <w:rsid w:val="009560DC"/>
    <w:rsid w:val="009574A8"/>
    <w:rsid w:val="009617F9"/>
    <w:rsid w:val="00962B83"/>
    <w:rsid w:val="00963050"/>
    <w:rsid w:val="00963FB3"/>
    <w:rsid w:val="0096587E"/>
    <w:rsid w:val="009665E2"/>
    <w:rsid w:val="00967299"/>
    <w:rsid w:val="009713FF"/>
    <w:rsid w:val="00977987"/>
    <w:rsid w:val="009806B9"/>
    <w:rsid w:val="00983C66"/>
    <w:rsid w:val="00991597"/>
    <w:rsid w:val="0099217A"/>
    <w:rsid w:val="00993640"/>
    <w:rsid w:val="009951F1"/>
    <w:rsid w:val="00996E03"/>
    <w:rsid w:val="009A26AA"/>
    <w:rsid w:val="009A5946"/>
    <w:rsid w:val="009A63A2"/>
    <w:rsid w:val="009A7312"/>
    <w:rsid w:val="009B0587"/>
    <w:rsid w:val="009B08A4"/>
    <w:rsid w:val="009B0FC9"/>
    <w:rsid w:val="009B5C63"/>
    <w:rsid w:val="009C1193"/>
    <w:rsid w:val="009C29B1"/>
    <w:rsid w:val="009C44FD"/>
    <w:rsid w:val="009C6A3F"/>
    <w:rsid w:val="009C6CFC"/>
    <w:rsid w:val="009C7FCD"/>
    <w:rsid w:val="009D2B8B"/>
    <w:rsid w:val="009D57DB"/>
    <w:rsid w:val="009D5CB3"/>
    <w:rsid w:val="009E0839"/>
    <w:rsid w:val="009E4169"/>
    <w:rsid w:val="009E547B"/>
    <w:rsid w:val="009E5503"/>
    <w:rsid w:val="009E5AB5"/>
    <w:rsid w:val="009F3BA8"/>
    <w:rsid w:val="009F3CC2"/>
    <w:rsid w:val="009F4E0A"/>
    <w:rsid w:val="009F6759"/>
    <w:rsid w:val="009F7135"/>
    <w:rsid w:val="00A007B5"/>
    <w:rsid w:val="00A01046"/>
    <w:rsid w:val="00A019B7"/>
    <w:rsid w:val="00A01DDD"/>
    <w:rsid w:val="00A0214C"/>
    <w:rsid w:val="00A0270E"/>
    <w:rsid w:val="00A035CE"/>
    <w:rsid w:val="00A045F7"/>
    <w:rsid w:val="00A04D26"/>
    <w:rsid w:val="00A10650"/>
    <w:rsid w:val="00A12B45"/>
    <w:rsid w:val="00A137CB"/>
    <w:rsid w:val="00A13E28"/>
    <w:rsid w:val="00A15FA5"/>
    <w:rsid w:val="00A16B7C"/>
    <w:rsid w:val="00A212D4"/>
    <w:rsid w:val="00A234F0"/>
    <w:rsid w:val="00A23F90"/>
    <w:rsid w:val="00A24700"/>
    <w:rsid w:val="00A2663F"/>
    <w:rsid w:val="00A27613"/>
    <w:rsid w:val="00A31172"/>
    <w:rsid w:val="00A32B78"/>
    <w:rsid w:val="00A32D03"/>
    <w:rsid w:val="00A33555"/>
    <w:rsid w:val="00A3358D"/>
    <w:rsid w:val="00A34FCB"/>
    <w:rsid w:val="00A41278"/>
    <w:rsid w:val="00A42969"/>
    <w:rsid w:val="00A43086"/>
    <w:rsid w:val="00A432A2"/>
    <w:rsid w:val="00A43379"/>
    <w:rsid w:val="00A46AA0"/>
    <w:rsid w:val="00A50A9D"/>
    <w:rsid w:val="00A51FDA"/>
    <w:rsid w:val="00A526EE"/>
    <w:rsid w:val="00A6135A"/>
    <w:rsid w:val="00A66B8C"/>
    <w:rsid w:val="00A67FC9"/>
    <w:rsid w:val="00A74CAD"/>
    <w:rsid w:val="00A755ED"/>
    <w:rsid w:val="00A803AB"/>
    <w:rsid w:val="00A838DA"/>
    <w:rsid w:val="00A839C3"/>
    <w:rsid w:val="00A84522"/>
    <w:rsid w:val="00A847DA"/>
    <w:rsid w:val="00A866E1"/>
    <w:rsid w:val="00A87146"/>
    <w:rsid w:val="00A9235E"/>
    <w:rsid w:val="00A95D94"/>
    <w:rsid w:val="00AA0426"/>
    <w:rsid w:val="00AA09BB"/>
    <w:rsid w:val="00AA4241"/>
    <w:rsid w:val="00AA4337"/>
    <w:rsid w:val="00AA7A52"/>
    <w:rsid w:val="00AB0AD0"/>
    <w:rsid w:val="00AB0CE9"/>
    <w:rsid w:val="00AB325A"/>
    <w:rsid w:val="00AB3F3E"/>
    <w:rsid w:val="00AB406B"/>
    <w:rsid w:val="00AB5A69"/>
    <w:rsid w:val="00AB5DB8"/>
    <w:rsid w:val="00AC18AB"/>
    <w:rsid w:val="00AC22FA"/>
    <w:rsid w:val="00AC3781"/>
    <w:rsid w:val="00AC3ED5"/>
    <w:rsid w:val="00AC5F39"/>
    <w:rsid w:val="00AD18ED"/>
    <w:rsid w:val="00AD4365"/>
    <w:rsid w:val="00AE3B5C"/>
    <w:rsid w:val="00AE5D74"/>
    <w:rsid w:val="00AE696A"/>
    <w:rsid w:val="00AE7DF1"/>
    <w:rsid w:val="00AF1624"/>
    <w:rsid w:val="00AF1D39"/>
    <w:rsid w:val="00AF4CA4"/>
    <w:rsid w:val="00AF643E"/>
    <w:rsid w:val="00AF651E"/>
    <w:rsid w:val="00B02357"/>
    <w:rsid w:val="00B02F92"/>
    <w:rsid w:val="00B03411"/>
    <w:rsid w:val="00B03C6A"/>
    <w:rsid w:val="00B040DF"/>
    <w:rsid w:val="00B04705"/>
    <w:rsid w:val="00B04AF0"/>
    <w:rsid w:val="00B04F05"/>
    <w:rsid w:val="00B11C2C"/>
    <w:rsid w:val="00B14950"/>
    <w:rsid w:val="00B15808"/>
    <w:rsid w:val="00B159C9"/>
    <w:rsid w:val="00B247FB"/>
    <w:rsid w:val="00B25042"/>
    <w:rsid w:val="00B31322"/>
    <w:rsid w:val="00B34210"/>
    <w:rsid w:val="00B35C81"/>
    <w:rsid w:val="00B3643E"/>
    <w:rsid w:val="00B36A8C"/>
    <w:rsid w:val="00B37261"/>
    <w:rsid w:val="00B42EDA"/>
    <w:rsid w:val="00B51303"/>
    <w:rsid w:val="00B55BD9"/>
    <w:rsid w:val="00B57085"/>
    <w:rsid w:val="00B57710"/>
    <w:rsid w:val="00B57FA9"/>
    <w:rsid w:val="00B60895"/>
    <w:rsid w:val="00B61CA1"/>
    <w:rsid w:val="00B65593"/>
    <w:rsid w:val="00B67268"/>
    <w:rsid w:val="00B7176E"/>
    <w:rsid w:val="00B7729C"/>
    <w:rsid w:val="00B8246F"/>
    <w:rsid w:val="00B82E9F"/>
    <w:rsid w:val="00B83B43"/>
    <w:rsid w:val="00B84617"/>
    <w:rsid w:val="00B85FC3"/>
    <w:rsid w:val="00B909FF"/>
    <w:rsid w:val="00B91515"/>
    <w:rsid w:val="00B92C2E"/>
    <w:rsid w:val="00B935C7"/>
    <w:rsid w:val="00B945A5"/>
    <w:rsid w:val="00B94C33"/>
    <w:rsid w:val="00BA4B8E"/>
    <w:rsid w:val="00BB03B3"/>
    <w:rsid w:val="00BB2623"/>
    <w:rsid w:val="00BC021D"/>
    <w:rsid w:val="00BC2A2B"/>
    <w:rsid w:val="00BC3D5F"/>
    <w:rsid w:val="00BC4DB5"/>
    <w:rsid w:val="00BC60C6"/>
    <w:rsid w:val="00BC6C48"/>
    <w:rsid w:val="00BC7280"/>
    <w:rsid w:val="00BC72BD"/>
    <w:rsid w:val="00BD05AF"/>
    <w:rsid w:val="00BD089B"/>
    <w:rsid w:val="00BD2344"/>
    <w:rsid w:val="00BD440D"/>
    <w:rsid w:val="00BD4A62"/>
    <w:rsid w:val="00BD558D"/>
    <w:rsid w:val="00BD6458"/>
    <w:rsid w:val="00BD6B38"/>
    <w:rsid w:val="00BE1F02"/>
    <w:rsid w:val="00BE362B"/>
    <w:rsid w:val="00BE4DB9"/>
    <w:rsid w:val="00BE58EF"/>
    <w:rsid w:val="00BE7045"/>
    <w:rsid w:val="00BF10ED"/>
    <w:rsid w:val="00BF16C7"/>
    <w:rsid w:val="00BF3D1D"/>
    <w:rsid w:val="00C0111F"/>
    <w:rsid w:val="00C02AB7"/>
    <w:rsid w:val="00C04246"/>
    <w:rsid w:val="00C04E82"/>
    <w:rsid w:val="00C05B91"/>
    <w:rsid w:val="00C10579"/>
    <w:rsid w:val="00C1391D"/>
    <w:rsid w:val="00C16913"/>
    <w:rsid w:val="00C16EC8"/>
    <w:rsid w:val="00C17E4F"/>
    <w:rsid w:val="00C17EDC"/>
    <w:rsid w:val="00C2063D"/>
    <w:rsid w:val="00C26A06"/>
    <w:rsid w:val="00C2743D"/>
    <w:rsid w:val="00C300C7"/>
    <w:rsid w:val="00C37078"/>
    <w:rsid w:val="00C37093"/>
    <w:rsid w:val="00C4013C"/>
    <w:rsid w:val="00C441C8"/>
    <w:rsid w:val="00C45637"/>
    <w:rsid w:val="00C47725"/>
    <w:rsid w:val="00C506A8"/>
    <w:rsid w:val="00C514AE"/>
    <w:rsid w:val="00C5306D"/>
    <w:rsid w:val="00C61327"/>
    <w:rsid w:val="00C616F9"/>
    <w:rsid w:val="00C62C24"/>
    <w:rsid w:val="00C642CF"/>
    <w:rsid w:val="00C65223"/>
    <w:rsid w:val="00C65CC2"/>
    <w:rsid w:val="00C671C5"/>
    <w:rsid w:val="00C672D9"/>
    <w:rsid w:val="00C6747D"/>
    <w:rsid w:val="00C720B1"/>
    <w:rsid w:val="00C7440E"/>
    <w:rsid w:val="00C74935"/>
    <w:rsid w:val="00C75F9F"/>
    <w:rsid w:val="00C81E78"/>
    <w:rsid w:val="00C83BC9"/>
    <w:rsid w:val="00C859D2"/>
    <w:rsid w:val="00C86F00"/>
    <w:rsid w:val="00C910D7"/>
    <w:rsid w:val="00C9182B"/>
    <w:rsid w:val="00CA20EF"/>
    <w:rsid w:val="00CA5137"/>
    <w:rsid w:val="00CA5B2D"/>
    <w:rsid w:val="00CA5C4D"/>
    <w:rsid w:val="00CA7A61"/>
    <w:rsid w:val="00CB1773"/>
    <w:rsid w:val="00CB30EA"/>
    <w:rsid w:val="00CB3843"/>
    <w:rsid w:val="00CB3D67"/>
    <w:rsid w:val="00CB4ACC"/>
    <w:rsid w:val="00CB55F0"/>
    <w:rsid w:val="00CB785E"/>
    <w:rsid w:val="00CB7FE4"/>
    <w:rsid w:val="00CC2B6D"/>
    <w:rsid w:val="00CC2DD1"/>
    <w:rsid w:val="00CC695B"/>
    <w:rsid w:val="00CD2EAD"/>
    <w:rsid w:val="00CD394E"/>
    <w:rsid w:val="00CD403D"/>
    <w:rsid w:val="00CE13AE"/>
    <w:rsid w:val="00CE26AF"/>
    <w:rsid w:val="00CE350D"/>
    <w:rsid w:val="00CF1127"/>
    <w:rsid w:val="00CF13CD"/>
    <w:rsid w:val="00CF5AD5"/>
    <w:rsid w:val="00CF7D31"/>
    <w:rsid w:val="00D05F68"/>
    <w:rsid w:val="00D11F1A"/>
    <w:rsid w:val="00D141B4"/>
    <w:rsid w:val="00D14665"/>
    <w:rsid w:val="00D14CD7"/>
    <w:rsid w:val="00D155FD"/>
    <w:rsid w:val="00D16D31"/>
    <w:rsid w:val="00D1758B"/>
    <w:rsid w:val="00D2042B"/>
    <w:rsid w:val="00D20D1F"/>
    <w:rsid w:val="00D22885"/>
    <w:rsid w:val="00D23C77"/>
    <w:rsid w:val="00D2735A"/>
    <w:rsid w:val="00D302ED"/>
    <w:rsid w:val="00D31EA8"/>
    <w:rsid w:val="00D31F24"/>
    <w:rsid w:val="00D3229D"/>
    <w:rsid w:val="00D33378"/>
    <w:rsid w:val="00D33E1E"/>
    <w:rsid w:val="00D3424B"/>
    <w:rsid w:val="00D35E09"/>
    <w:rsid w:val="00D40DD3"/>
    <w:rsid w:val="00D46B5B"/>
    <w:rsid w:val="00D478B2"/>
    <w:rsid w:val="00D47942"/>
    <w:rsid w:val="00D5093E"/>
    <w:rsid w:val="00D54AFA"/>
    <w:rsid w:val="00D56620"/>
    <w:rsid w:val="00D61AA6"/>
    <w:rsid w:val="00D6321C"/>
    <w:rsid w:val="00D66E3A"/>
    <w:rsid w:val="00D70E5E"/>
    <w:rsid w:val="00D71EB1"/>
    <w:rsid w:val="00D750F2"/>
    <w:rsid w:val="00D84660"/>
    <w:rsid w:val="00D85329"/>
    <w:rsid w:val="00D85F7A"/>
    <w:rsid w:val="00D86E3E"/>
    <w:rsid w:val="00D87D37"/>
    <w:rsid w:val="00D90578"/>
    <w:rsid w:val="00D909AA"/>
    <w:rsid w:val="00D9430D"/>
    <w:rsid w:val="00D949A7"/>
    <w:rsid w:val="00D94D32"/>
    <w:rsid w:val="00D9691C"/>
    <w:rsid w:val="00DA4383"/>
    <w:rsid w:val="00DA43B4"/>
    <w:rsid w:val="00DA7077"/>
    <w:rsid w:val="00DB267A"/>
    <w:rsid w:val="00DB2898"/>
    <w:rsid w:val="00DB2B4D"/>
    <w:rsid w:val="00DB3249"/>
    <w:rsid w:val="00DB6ACF"/>
    <w:rsid w:val="00DC1086"/>
    <w:rsid w:val="00DC1795"/>
    <w:rsid w:val="00DC43C1"/>
    <w:rsid w:val="00DC5DB0"/>
    <w:rsid w:val="00DC6ECA"/>
    <w:rsid w:val="00DC7090"/>
    <w:rsid w:val="00DD08B6"/>
    <w:rsid w:val="00DD1CA8"/>
    <w:rsid w:val="00DD70EE"/>
    <w:rsid w:val="00DE0ED1"/>
    <w:rsid w:val="00DE2499"/>
    <w:rsid w:val="00DE3C27"/>
    <w:rsid w:val="00DE44F3"/>
    <w:rsid w:val="00DE63DC"/>
    <w:rsid w:val="00DF17C1"/>
    <w:rsid w:val="00DF2A73"/>
    <w:rsid w:val="00DF36BD"/>
    <w:rsid w:val="00DF4315"/>
    <w:rsid w:val="00DF7EA3"/>
    <w:rsid w:val="00E04681"/>
    <w:rsid w:val="00E0614B"/>
    <w:rsid w:val="00E061FD"/>
    <w:rsid w:val="00E07324"/>
    <w:rsid w:val="00E10B08"/>
    <w:rsid w:val="00E13EB6"/>
    <w:rsid w:val="00E16F17"/>
    <w:rsid w:val="00E16F20"/>
    <w:rsid w:val="00E17976"/>
    <w:rsid w:val="00E17AC1"/>
    <w:rsid w:val="00E17CE4"/>
    <w:rsid w:val="00E17F36"/>
    <w:rsid w:val="00E20037"/>
    <w:rsid w:val="00E23008"/>
    <w:rsid w:val="00E24D46"/>
    <w:rsid w:val="00E25986"/>
    <w:rsid w:val="00E26E5E"/>
    <w:rsid w:val="00E3105A"/>
    <w:rsid w:val="00E31565"/>
    <w:rsid w:val="00E31959"/>
    <w:rsid w:val="00E32195"/>
    <w:rsid w:val="00E34BEC"/>
    <w:rsid w:val="00E37FA5"/>
    <w:rsid w:val="00E522D5"/>
    <w:rsid w:val="00E52699"/>
    <w:rsid w:val="00E52D64"/>
    <w:rsid w:val="00E52D6B"/>
    <w:rsid w:val="00E530A5"/>
    <w:rsid w:val="00E543CF"/>
    <w:rsid w:val="00E5459C"/>
    <w:rsid w:val="00E609A6"/>
    <w:rsid w:val="00E6136A"/>
    <w:rsid w:val="00E73F99"/>
    <w:rsid w:val="00E75333"/>
    <w:rsid w:val="00E75EB6"/>
    <w:rsid w:val="00E824B4"/>
    <w:rsid w:val="00E86C2E"/>
    <w:rsid w:val="00E8793C"/>
    <w:rsid w:val="00E920E5"/>
    <w:rsid w:val="00E955D8"/>
    <w:rsid w:val="00E967D0"/>
    <w:rsid w:val="00E97BF8"/>
    <w:rsid w:val="00EA1806"/>
    <w:rsid w:val="00EA3761"/>
    <w:rsid w:val="00EA3E90"/>
    <w:rsid w:val="00EA590C"/>
    <w:rsid w:val="00EA6641"/>
    <w:rsid w:val="00EB288F"/>
    <w:rsid w:val="00EB5D89"/>
    <w:rsid w:val="00EB6FB1"/>
    <w:rsid w:val="00EB7BBF"/>
    <w:rsid w:val="00ED0611"/>
    <w:rsid w:val="00ED218C"/>
    <w:rsid w:val="00ED4E73"/>
    <w:rsid w:val="00EE251A"/>
    <w:rsid w:val="00EE7930"/>
    <w:rsid w:val="00EF28C9"/>
    <w:rsid w:val="00F0359B"/>
    <w:rsid w:val="00F03D56"/>
    <w:rsid w:val="00F0547B"/>
    <w:rsid w:val="00F068C6"/>
    <w:rsid w:val="00F10C3B"/>
    <w:rsid w:val="00F12874"/>
    <w:rsid w:val="00F1763F"/>
    <w:rsid w:val="00F17CC6"/>
    <w:rsid w:val="00F205B4"/>
    <w:rsid w:val="00F217A7"/>
    <w:rsid w:val="00F24F1C"/>
    <w:rsid w:val="00F25784"/>
    <w:rsid w:val="00F25DB2"/>
    <w:rsid w:val="00F26B82"/>
    <w:rsid w:val="00F3377B"/>
    <w:rsid w:val="00F344F5"/>
    <w:rsid w:val="00F35C6C"/>
    <w:rsid w:val="00F407A9"/>
    <w:rsid w:val="00F412E1"/>
    <w:rsid w:val="00F41D12"/>
    <w:rsid w:val="00F43433"/>
    <w:rsid w:val="00F4665A"/>
    <w:rsid w:val="00F501E3"/>
    <w:rsid w:val="00F51360"/>
    <w:rsid w:val="00F564A0"/>
    <w:rsid w:val="00F60A75"/>
    <w:rsid w:val="00F60E35"/>
    <w:rsid w:val="00F64B9A"/>
    <w:rsid w:val="00F7295E"/>
    <w:rsid w:val="00F765BB"/>
    <w:rsid w:val="00F76B8F"/>
    <w:rsid w:val="00F80584"/>
    <w:rsid w:val="00F81575"/>
    <w:rsid w:val="00F8356B"/>
    <w:rsid w:val="00F843CC"/>
    <w:rsid w:val="00F85A62"/>
    <w:rsid w:val="00F878C4"/>
    <w:rsid w:val="00F87903"/>
    <w:rsid w:val="00F87DAF"/>
    <w:rsid w:val="00F91DEA"/>
    <w:rsid w:val="00F931E7"/>
    <w:rsid w:val="00F93BCA"/>
    <w:rsid w:val="00F943A5"/>
    <w:rsid w:val="00F95600"/>
    <w:rsid w:val="00FB1571"/>
    <w:rsid w:val="00FB1E27"/>
    <w:rsid w:val="00FB246B"/>
    <w:rsid w:val="00FB3D7F"/>
    <w:rsid w:val="00FB53B1"/>
    <w:rsid w:val="00FB5529"/>
    <w:rsid w:val="00FC1AE2"/>
    <w:rsid w:val="00FC2328"/>
    <w:rsid w:val="00FC3B2E"/>
    <w:rsid w:val="00FD302A"/>
    <w:rsid w:val="00FD3885"/>
    <w:rsid w:val="00FD3AA4"/>
    <w:rsid w:val="00FD7F7F"/>
    <w:rsid w:val="00FE28D9"/>
    <w:rsid w:val="00FE315B"/>
    <w:rsid w:val="00FE48A3"/>
    <w:rsid w:val="00FF087B"/>
    <w:rsid w:val="00FF433E"/>
    <w:rsid w:val="00FF6F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721142A9"/>
  <w15:chartTrackingRefBased/>
  <w15:docId w15:val="{067629B6-7E15-41F0-BC3C-D02F13A81E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22634"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B945A5"/>
    <w:pPr>
      <w:keepNext/>
      <w:keepLines/>
      <w:spacing w:before="280" w:after="80"/>
      <w:outlineLvl w:val="0"/>
    </w:pPr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B945A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00000" w:themeColor="text1"/>
      <w:sz w:val="28"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B945A5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00000" w:themeColor="text1"/>
      <w:sz w:val="24"/>
    </w:rPr>
  </w:style>
  <w:style w:type="paragraph" w:styleId="4">
    <w:name w:val="heading 4"/>
    <w:basedOn w:val="a"/>
    <w:next w:val="a"/>
    <w:link w:val="40"/>
    <w:uiPriority w:val="9"/>
    <w:unhideWhenUsed/>
    <w:qFormat/>
    <w:rsid w:val="00B945A5"/>
    <w:pPr>
      <w:keepNext/>
      <w:keepLines/>
      <w:spacing w:before="80" w:after="40"/>
      <w:outlineLvl w:val="3"/>
    </w:pPr>
    <w:rPr>
      <w:rFonts w:asciiTheme="majorHAnsi" w:eastAsiaTheme="majorEastAsia" w:hAnsiTheme="majorHAnsi" w:cstheme="majorBidi"/>
      <w:color w:val="000000" w:themeColor="text1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B945A5"/>
    <w:pPr>
      <w:keepNext/>
      <w:keepLines/>
      <w:spacing w:before="80" w:after="40"/>
      <w:ind w:leftChars="100" w:left="100"/>
      <w:outlineLvl w:val="4"/>
    </w:pPr>
    <w:rPr>
      <w:rFonts w:asciiTheme="majorHAnsi" w:eastAsiaTheme="majorEastAsia" w:hAnsiTheme="majorHAnsi" w:cstheme="majorBidi"/>
      <w:color w:val="000000" w:themeColor="text1"/>
    </w:rPr>
  </w:style>
  <w:style w:type="paragraph" w:styleId="6">
    <w:name w:val="heading 6"/>
    <w:basedOn w:val="a"/>
    <w:next w:val="a"/>
    <w:link w:val="60"/>
    <w:uiPriority w:val="9"/>
    <w:unhideWhenUsed/>
    <w:qFormat/>
    <w:rsid w:val="00B945A5"/>
    <w:pPr>
      <w:keepNext/>
      <w:keepLines/>
      <w:spacing w:before="80" w:after="40"/>
      <w:ind w:leftChars="200" w:left="200"/>
      <w:outlineLvl w:val="5"/>
    </w:pPr>
    <w:rPr>
      <w:rFonts w:asciiTheme="majorHAnsi" w:eastAsiaTheme="majorEastAsia" w:hAnsiTheme="majorHAnsi" w:cstheme="majorBidi"/>
      <w:color w:val="000000" w:themeColor="text1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945A5"/>
    <w:pPr>
      <w:keepNext/>
      <w:keepLines/>
      <w:spacing w:before="80" w:after="40"/>
      <w:ind w:leftChars="300" w:left="300"/>
      <w:outlineLvl w:val="6"/>
    </w:pPr>
    <w:rPr>
      <w:rFonts w:asciiTheme="majorHAnsi" w:eastAsiaTheme="majorEastAsia" w:hAnsiTheme="majorHAnsi" w:cstheme="majorBidi"/>
      <w:color w:val="000000" w:themeColor="text1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945A5"/>
    <w:pPr>
      <w:keepNext/>
      <w:keepLines/>
      <w:spacing w:before="80" w:after="40"/>
      <w:ind w:leftChars="400" w:left="400"/>
      <w:outlineLvl w:val="7"/>
    </w:pPr>
    <w:rPr>
      <w:rFonts w:asciiTheme="majorHAnsi" w:eastAsiaTheme="majorEastAsia" w:hAnsiTheme="majorHAnsi" w:cstheme="majorBidi"/>
      <w:color w:val="000000" w:themeColor="text1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945A5"/>
    <w:pPr>
      <w:keepNext/>
      <w:keepLines/>
      <w:spacing w:before="80" w:after="40"/>
      <w:ind w:leftChars="500" w:left="500"/>
      <w:outlineLvl w:val="8"/>
    </w:pPr>
    <w:rPr>
      <w:rFonts w:asciiTheme="majorHAnsi" w:eastAsiaTheme="majorEastAsia" w:hAnsiTheme="majorHAnsi" w:cstheme="majorBidi"/>
      <w:color w:val="000000" w:themeColor="tex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見出し 1 (文字)"/>
    <w:basedOn w:val="a0"/>
    <w:link w:val="1"/>
    <w:uiPriority w:val="9"/>
    <w:rsid w:val="00B945A5"/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character" w:customStyle="1" w:styleId="20">
    <w:name w:val="見出し 2 (文字)"/>
    <w:basedOn w:val="a0"/>
    <w:link w:val="2"/>
    <w:uiPriority w:val="9"/>
    <w:semiHidden/>
    <w:rsid w:val="00B945A5"/>
    <w:rPr>
      <w:rFonts w:asciiTheme="majorHAnsi" w:eastAsiaTheme="majorEastAsia" w:hAnsiTheme="majorHAnsi" w:cstheme="majorBidi"/>
      <w:color w:val="000000" w:themeColor="text1"/>
      <w:sz w:val="28"/>
      <w:szCs w:val="28"/>
    </w:rPr>
  </w:style>
  <w:style w:type="character" w:customStyle="1" w:styleId="30">
    <w:name w:val="見出し 3 (文字)"/>
    <w:basedOn w:val="a0"/>
    <w:link w:val="3"/>
    <w:uiPriority w:val="9"/>
    <w:rsid w:val="00B945A5"/>
    <w:rPr>
      <w:rFonts w:asciiTheme="majorHAnsi" w:eastAsiaTheme="majorEastAsia" w:hAnsiTheme="majorHAnsi" w:cstheme="majorBidi"/>
      <w:color w:val="000000" w:themeColor="text1"/>
      <w:sz w:val="24"/>
    </w:rPr>
  </w:style>
  <w:style w:type="character" w:customStyle="1" w:styleId="40">
    <w:name w:val="見出し 4 (文字)"/>
    <w:basedOn w:val="a0"/>
    <w:link w:val="4"/>
    <w:uiPriority w:val="9"/>
    <w:rsid w:val="00B945A5"/>
    <w:rPr>
      <w:rFonts w:asciiTheme="majorHAnsi" w:eastAsiaTheme="majorEastAsia" w:hAnsiTheme="majorHAnsi" w:cstheme="majorBidi"/>
      <w:color w:val="000000" w:themeColor="text1"/>
    </w:rPr>
  </w:style>
  <w:style w:type="character" w:customStyle="1" w:styleId="50">
    <w:name w:val="見出し 5 (文字)"/>
    <w:basedOn w:val="a0"/>
    <w:link w:val="5"/>
    <w:uiPriority w:val="9"/>
    <w:semiHidden/>
    <w:rsid w:val="00B945A5"/>
    <w:rPr>
      <w:rFonts w:asciiTheme="majorHAnsi" w:eastAsiaTheme="majorEastAsia" w:hAnsiTheme="majorHAnsi" w:cstheme="majorBidi"/>
      <w:color w:val="000000" w:themeColor="text1"/>
    </w:rPr>
  </w:style>
  <w:style w:type="character" w:customStyle="1" w:styleId="60">
    <w:name w:val="見出し 6 (文字)"/>
    <w:basedOn w:val="a0"/>
    <w:link w:val="6"/>
    <w:uiPriority w:val="9"/>
    <w:rsid w:val="00B945A5"/>
    <w:rPr>
      <w:rFonts w:asciiTheme="majorHAnsi" w:eastAsiaTheme="majorEastAsia" w:hAnsiTheme="majorHAnsi" w:cstheme="majorBidi"/>
      <w:color w:val="000000" w:themeColor="text1"/>
    </w:rPr>
  </w:style>
  <w:style w:type="character" w:customStyle="1" w:styleId="70">
    <w:name w:val="見出し 7 (文字)"/>
    <w:basedOn w:val="a0"/>
    <w:link w:val="7"/>
    <w:uiPriority w:val="9"/>
    <w:semiHidden/>
    <w:rsid w:val="00B945A5"/>
    <w:rPr>
      <w:rFonts w:asciiTheme="majorHAnsi" w:eastAsiaTheme="majorEastAsia" w:hAnsiTheme="majorHAnsi" w:cstheme="majorBidi"/>
      <w:color w:val="000000" w:themeColor="text1"/>
    </w:rPr>
  </w:style>
  <w:style w:type="character" w:customStyle="1" w:styleId="80">
    <w:name w:val="見出し 8 (文字)"/>
    <w:basedOn w:val="a0"/>
    <w:link w:val="8"/>
    <w:uiPriority w:val="9"/>
    <w:semiHidden/>
    <w:rsid w:val="00B945A5"/>
    <w:rPr>
      <w:rFonts w:asciiTheme="majorHAnsi" w:eastAsiaTheme="majorEastAsia" w:hAnsiTheme="majorHAnsi" w:cstheme="majorBidi"/>
      <w:color w:val="000000" w:themeColor="text1"/>
    </w:rPr>
  </w:style>
  <w:style w:type="character" w:customStyle="1" w:styleId="90">
    <w:name w:val="見出し 9 (文字)"/>
    <w:basedOn w:val="a0"/>
    <w:link w:val="9"/>
    <w:uiPriority w:val="9"/>
    <w:semiHidden/>
    <w:rsid w:val="00B945A5"/>
    <w:rPr>
      <w:rFonts w:asciiTheme="majorHAnsi" w:eastAsiaTheme="majorEastAsia" w:hAnsiTheme="majorHAnsi" w:cstheme="majorBidi"/>
      <w:color w:val="000000" w:themeColor="text1"/>
    </w:rPr>
  </w:style>
  <w:style w:type="paragraph" w:styleId="a3">
    <w:name w:val="Title"/>
    <w:basedOn w:val="a"/>
    <w:next w:val="a"/>
    <w:link w:val="a4"/>
    <w:uiPriority w:val="10"/>
    <w:qFormat/>
    <w:rsid w:val="00B945A5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表題 (文字)"/>
    <w:basedOn w:val="a0"/>
    <w:link w:val="a3"/>
    <w:uiPriority w:val="10"/>
    <w:rsid w:val="00B945A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B945A5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題 (文字)"/>
    <w:basedOn w:val="a0"/>
    <w:link w:val="a5"/>
    <w:uiPriority w:val="11"/>
    <w:rsid w:val="00B945A5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B945A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文 (文字)"/>
    <w:basedOn w:val="a0"/>
    <w:link w:val="a7"/>
    <w:uiPriority w:val="29"/>
    <w:rsid w:val="00B945A5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B945A5"/>
    <w:pPr>
      <w:ind w:left="720"/>
      <w:contextualSpacing/>
    </w:pPr>
  </w:style>
  <w:style w:type="character" w:styleId="21">
    <w:name w:val="Intense Emphasis"/>
    <w:basedOn w:val="a0"/>
    <w:uiPriority w:val="21"/>
    <w:qFormat/>
    <w:rsid w:val="00B945A5"/>
    <w:rPr>
      <w:i/>
      <w:iCs/>
      <w:color w:val="0F4761" w:themeColor="accent1" w:themeShade="BF"/>
    </w:rPr>
  </w:style>
  <w:style w:type="paragraph" w:styleId="22">
    <w:name w:val="Intense Quote"/>
    <w:basedOn w:val="a"/>
    <w:next w:val="a"/>
    <w:link w:val="23"/>
    <w:uiPriority w:val="30"/>
    <w:qFormat/>
    <w:rsid w:val="00B945A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23">
    <w:name w:val="引用文 2 (文字)"/>
    <w:basedOn w:val="a0"/>
    <w:link w:val="22"/>
    <w:uiPriority w:val="30"/>
    <w:rsid w:val="00B945A5"/>
    <w:rPr>
      <w:i/>
      <w:iCs/>
      <w:color w:val="0F4761" w:themeColor="accent1" w:themeShade="BF"/>
    </w:rPr>
  </w:style>
  <w:style w:type="character" w:styleId="24">
    <w:name w:val="Intense Reference"/>
    <w:basedOn w:val="a0"/>
    <w:uiPriority w:val="32"/>
    <w:qFormat/>
    <w:rsid w:val="00B945A5"/>
    <w:rPr>
      <w:b/>
      <w:bCs/>
      <w:smallCaps/>
      <w:color w:val="0F4761" w:themeColor="accent1" w:themeShade="BF"/>
      <w:spacing w:val="5"/>
    </w:rPr>
  </w:style>
  <w:style w:type="paragraph" w:styleId="Web">
    <w:name w:val="Normal (Web)"/>
    <w:basedOn w:val="a"/>
    <w:link w:val="Web0"/>
    <w:uiPriority w:val="99"/>
    <w:unhideWhenUsed/>
    <w:rsid w:val="00B945A5"/>
    <w:pPr>
      <w:widowControl/>
      <w:spacing w:before="100" w:beforeAutospacing="1" w:after="100" w:afterAutospacing="1" w:line="240" w:lineRule="auto"/>
    </w:pPr>
    <w:rPr>
      <w:rFonts w:ascii="ＭＳ Ｐゴシック" w:eastAsia="ＭＳ Ｐゴシック" w:hAnsi="ＭＳ Ｐゴシック" w:cs="ＭＳ Ｐゴシック"/>
      <w:kern w:val="0"/>
      <w:sz w:val="24"/>
      <w14:ligatures w14:val="none"/>
    </w:rPr>
  </w:style>
  <w:style w:type="character" w:styleId="aa">
    <w:name w:val="Strong"/>
    <w:basedOn w:val="a0"/>
    <w:uiPriority w:val="22"/>
    <w:qFormat/>
    <w:rsid w:val="00B945A5"/>
    <w:rPr>
      <w:b/>
      <w:bCs/>
    </w:rPr>
  </w:style>
  <w:style w:type="character" w:styleId="ab">
    <w:name w:val="Emphasis"/>
    <w:basedOn w:val="a0"/>
    <w:uiPriority w:val="20"/>
    <w:qFormat/>
    <w:rsid w:val="00B945A5"/>
    <w:rPr>
      <w:i/>
      <w:iCs/>
    </w:rPr>
  </w:style>
  <w:style w:type="paragraph" w:styleId="ac">
    <w:name w:val="header"/>
    <w:basedOn w:val="a"/>
    <w:link w:val="ad"/>
    <w:uiPriority w:val="99"/>
    <w:unhideWhenUsed/>
    <w:rsid w:val="00260800"/>
    <w:pPr>
      <w:tabs>
        <w:tab w:val="center" w:pos="4252"/>
        <w:tab w:val="right" w:pos="8504"/>
      </w:tabs>
      <w:snapToGrid w:val="0"/>
    </w:pPr>
  </w:style>
  <w:style w:type="character" w:customStyle="1" w:styleId="ad">
    <w:name w:val="ヘッダー (文字)"/>
    <w:basedOn w:val="a0"/>
    <w:link w:val="ac"/>
    <w:uiPriority w:val="99"/>
    <w:rsid w:val="00260800"/>
  </w:style>
  <w:style w:type="paragraph" w:styleId="ae">
    <w:name w:val="footer"/>
    <w:basedOn w:val="a"/>
    <w:link w:val="af"/>
    <w:uiPriority w:val="99"/>
    <w:unhideWhenUsed/>
    <w:rsid w:val="00260800"/>
    <w:pPr>
      <w:tabs>
        <w:tab w:val="center" w:pos="4252"/>
        <w:tab w:val="right" w:pos="8504"/>
      </w:tabs>
      <w:snapToGrid w:val="0"/>
    </w:pPr>
  </w:style>
  <w:style w:type="character" w:customStyle="1" w:styleId="af">
    <w:name w:val="フッター (文字)"/>
    <w:basedOn w:val="a0"/>
    <w:link w:val="ae"/>
    <w:uiPriority w:val="99"/>
    <w:rsid w:val="00260800"/>
  </w:style>
  <w:style w:type="paragraph" w:styleId="af0">
    <w:name w:val="Revision"/>
    <w:hidden/>
    <w:uiPriority w:val="99"/>
    <w:semiHidden/>
    <w:rsid w:val="008F2DAF"/>
    <w:pPr>
      <w:spacing w:after="0" w:line="240" w:lineRule="auto"/>
    </w:pPr>
  </w:style>
  <w:style w:type="character" w:styleId="af1">
    <w:name w:val="annotation reference"/>
    <w:basedOn w:val="a0"/>
    <w:uiPriority w:val="99"/>
    <w:semiHidden/>
    <w:unhideWhenUsed/>
    <w:rsid w:val="006625EB"/>
    <w:rPr>
      <w:sz w:val="18"/>
      <w:szCs w:val="18"/>
    </w:rPr>
  </w:style>
  <w:style w:type="paragraph" w:styleId="af2">
    <w:name w:val="annotation text"/>
    <w:aliases w:val="Char11"/>
    <w:basedOn w:val="a"/>
    <w:link w:val="af3"/>
    <w:autoRedefine/>
    <w:uiPriority w:val="99"/>
    <w:unhideWhenUsed/>
    <w:qFormat/>
    <w:rsid w:val="00471004"/>
    <w:rPr>
      <w:rFonts w:ascii="Times New Roman" w:hAnsi="Times New Roman"/>
      <w:sz w:val="24"/>
    </w:rPr>
  </w:style>
  <w:style w:type="character" w:customStyle="1" w:styleId="af3">
    <w:name w:val="コメント文字列 (文字)"/>
    <w:aliases w:val="Char11 (文字)"/>
    <w:basedOn w:val="a0"/>
    <w:link w:val="af2"/>
    <w:uiPriority w:val="99"/>
    <w:qFormat/>
    <w:rsid w:val="00471004"/>
    <w:rPr>
      <w:rFonts w:ascii="Times New Roman" w:hAnsi="Times New Roman"/>
      <w:sz w:val="24"/>
    </w:rPr>
  </w:style>
  <w:style w:type="paragraph" w:styleId="af4">
    <w:name w:val="annotation subject"/>
    <w:basedOn w:val="af2"/>
    <w:next w:val="af2"/>
    <w:link w:val="af5"/>
    <w:uiPriority w:val="99"/>
    <w:semiHidden/>
    <w:unhideWhenUsed/>
    <w:rsid w:val="006625EB"/>
    <w:rPr>
      <w:b/>
      <w:bCs/>
    </w:rPr>
  </w:style>
  <w:style w:type="character" w:customStyle="1" w:styleId="af5">
    <w:name w:val="コメント内容 (文字)"/>
    <w:basedOn w:val="af3"/>
    <w:link w:val="af4"/>
    <w:uiPriority w:val="99"/>
    <w:semiHidden/>
    <w:rsid w:val="006625EB"/>
    <w:rPr>
      <w:rFonts w:ascii="Times New Roman" w:hAnsi="Times New Roman"/>
      <w:b/>
      <w:bCs/>
      <w:sz w:val="24"/>
    </w:rPr>
  </w:style>
  <w:style w:type="character" w:styleId="af6">
    <w:name w:val="Hyperlink"/>
    <w:basedOn w:val="a0"/>
    <w:uiPriority w:val="99"/>
    <w:unhideWhenUsed/>
    <w:rsid w:val="005C6C51"/>
    <w:rPr>
      <w:color w:val="467886" w:themeColor="hyperlink"/>
      <w:u w:val="single"/>
    </w:rPr>
  </w:style>
  <w:style w:type="character" w:styleId="af7">
    <w:name w:val="Unresolved Mention"/>
    <w:basedOn w:val="a0"/>
    <w:uiPriority w:val="99"/>
    <w:semiHidden/>
    <w:unhideWhenUsed/>
    <w:rsid w:val="005C6C51"/>
    <w:rPr>
      <w:color w:val="605E5C"/>
      <w:shd w:val="clear" w:color="auto" w:fill="E1DFDD"/>
    </w:rPr>
  </w:style>
  <w:style w:type="character" w:styleId="af8">
    <w:name w:val="line number"/>
    <w:basedOn w:val="a0"/>
    <w:uiPriority w:val="99"/>
    <w:semiHidden/>
    <w:unhideWhenUsed/>
    <w:rsid w:val="00CF7D31"/>
  </w:style>
  <w:style w:type="paragraph" w:customStyle="1" w:styleId="EndNoteBibliographyTitle">
    <w:name w:val="EndNote Bibliography Title"/>
    <w:basedOn w:val="a"/>
    <w:link w:val="EndNoteBibliographyTitle0"/>
    <w:rsid w:val="00E16F17"/>
    <w:pPr>
      <w:spacing w:after="0"/>
      <w:jc w:val="center"/>
    </w:pPr>
    <w:rPr>
      <w:rFonts w:ascii="Times New Roman" w:eastAsia="ＭＳ Ｐゴシック" w:hAnsi="Times New Roman" w:cs="Times New Roman"/>
      <w:noProof/>
      <w:sz w:val="24"/>
    </w:rPr>
  </w:style>
  <w:style w:type="character" w:customStyle="1" w:styleId="Web0">
    <w:name w:val="標準 (Web) (文字)"/>
    <w:basedOn w:val="a0"/>
    <w:link w:val="Web"/>
    <w:uiPriority w:val="99"/>
    <w:rsid w:val="00E16F17"/>
    <w:rPr>
      <w:rFonts w:ascii="ＭＳ Ｐゴシック" w:eastAsia="ＭＳ Ｐゴシック" w:hAnsi="ＭＳ Ｐゴシック" w:cs="ＭＳ Ｐゴシック"/>
      <w:kern w:val="0"/>
      <w:sz w:val="24"/>
      <w14:ligatures w14:val="none"/>
    </w:rPr>
  </w:style>
  <w:style w:type="character" w:customStyle="1" w:styleId="EndNoteBibliographyTitle0">
    <w:name w:val="EndNote Bibliography Title (文字)"/>
    <w:basedOn w:val="Web0"/>
    <w:link w:val="EndNoteBibliographyTitle"/>
    <w:rsid w:val="00E16F17"/>
    <w:rPr>
      <w:rFonts w:ascii="Times New Roman" w:eastAsia="ＭＳ Ｐゴシック" w:hAnsi="Times New Roman" w:cs="Times New Roman"/>
      <w:noProof/>
      <w:kern w:val="0"/>
      <w:sz w:val="24"/>
      <w14:ligatures w14:val="none"/>
    </w:rPr>
  </w:style>
  <w:style w:type="paragraph" w:customStyle="1" w:styleId="EndNoteBibliography">
    <w:name w:val="EndNote Bibliography"/>
    <w:basedOn w:val="a"/>
    <w:link w:val="EndNoteBibliography0"/>
    <w:rsid w:val="00E16F17"/>
    <w:pPr>
      <w:spacing w:line="240" w:lineRule="auto"/>
      <w:jc w:val="both"/>
    </w:pPr>
    <w:rPr>
      <w:rFonts w:ascii="Times New Roman" w:eastAsia="ＭＳ Ｐゴシック" w:hAnsi="Times New Roman" w:cs="Times New Roman"/>
      <w:noProof/>
      <w:sz w:val="24"/>
    </w:rPr>
  </w:style>
  <w:style w:type="character" w:customStyle="1" w:styleId="EndNoteBibliography0">
    <w:name w:val="EndNote Bibliography (文字)"/>
    <w:basedOn w:val="Web0"/>
    <w:link w:val="EndNoteBibliography"/>
    <w:rsid w:val="00E16F17"/>
    <w:rPr>
      <w:rFonts w:ascii="Times New Roman" w:eastAsia="ＭＳ Ｐゴシック" w:hAnsi="Times New Roman" w:cs="Times New Roman"/>
      <w:noProof/>
      <w:kern w:val="0"/>
      <w:sz w:val="24"/>
      <w14:ligatures w14:val="none"/>
    </w:rPr>
  </w:style>
  <w:style w:type="table" w:styleId="af9">
    <w:name w:val="Table Grid"/>
    <w:basedOn w:val="a1"/>
    <w:uiPriority w:val="39"/>
    <w:rsid w:val="0035378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uthorList">
    <w:name w:val="Author List"/>
    <w:aliases w:val="Abstract,Keywords"/>
    <w:basedOn w:val="a5"/>
    <w:next w:val="a"/>
    <w:uiPriority w:val="1"/>
    <w:qFormat/>
    <w:rsid w:val="00A66B8C"/>
    <w:pPr>
      <w:widowControl/>
      <w:numPr>
        <w:ilvl w:val="0"/>
      </w:numPr>
      <w:spacing w:before="240" w:after="240" w:line="240" w:lineRule="auto"/>
      <w:jc w:val="left"/>
    </w:pPr>
    <w:rPr>
      <w:rFonts w:ascii="Times New Roman" w:eastAsiaTheme="minorEastAsia" w:hAnsi="Times New Roman" w:cs="Times New Roman"/>
      <w:b/>
      <w:color w:val="auto"/>
      <w:spacing w:val="0"/>
      <w:kern w:val="0"/>
      <w:sz w:val="24"/>
      <w:szCs w:val="24"/>
      <w:lang w:eastAsia="en-US"/>
      <w14:ligatures w14:val="none"/>
    </w:rPr>
  </w:style>
  <w:style w:type="paragraph" w:styleId="afa">
    <w:name w:val="Balloon Text"/>
    <w:basedOn w:val="a"/>
    <w:link w:val="afb"/>
    <w:uiPriority w:val="99"/>
    <w:semiHidden/>
    <w:unhideWhenUsed/>
    <w:rsid w:val="00583025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afb">
    <w:name w:val="吹き出し (文字)"/>
    <w:basedOn w:val="a0"/>
    <w:link w:val="afa"/>
    <w:uiPriority w:val="99"/>
    <w:semiHidden/>
    <w:rsid w:val="00583025"/>
    <w:rPr>
      <w:rFonts w:ascii="Times New Roman" w:hAnsi="Times New Roman" w:cs="Times New Roman"/>
      <w:sz w:val="18"/>
      <w:szCs w:val="18"/>
    </w:rPr>
  </w:style>
  <w:style w:type="character" w:customStyle="1" w:styleId="apple-style-span">
    <w:name w:val="apple-style-span"/>
    <w:rsid w:val="00583025"/>
    <w:rPr>
      <w:rFonts w:cs="Times New Roman"/>
    </w:rPr>
  </w:style>
  <w:style w:type="character" w:styleId="afc">
    <w:name w:val="Placeholder Text"/>
    <w:basedOn w:val="a0"/>
    <w:uiPriority w:val="99"/>
    <w:semiHidden/>
    <w:rsid w:val="00057B85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38/s41591-024-03130-3" TargetMode="External"/><Relationship Id="rId13" Type="http://schemas.openxmlformats.org/officeDocument/2006/relationships/hyperlink" Target="https://doi.org/10.1016/s0140-6736(88)91580-2" TargetMode="External"/><Relationship Id="rId18" Type="http://schemas.openxmlformats.org/officeDocument/2006/relationships/hyperlink" Target="https://doi.org/10.1128/JVI.00199-11" TargetMode="External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hyperlink" Target="https://doi.org/10.3201/eid1902.121220" TargetMode="External"/><Relationship Id="rId17" Type="http://schemas.openxmlformats.org/officeDocument/2006/relationships/hyperlink" Target="https://doi.org/https://doi.org/10.1111/j.1748-1090.1966.tb01794.x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056/NEJMoa032299" TargetMode="External"/><Relationship Id="rId20" Type="http://schemas.openxmlformats.org/officeDocument/2006/relationships/hyperlink" Target="https://doi.org/10.1016/s0014-5793(01)03144-1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S0042-6822(05)00330-2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38/1951128a0" TargetMode="External"/><Relationship Id="rId23" Type="http://schemas.openxmlformats.org/officeDocument/2006/relationships/theme" Target="theme/theme1.xml"/><Relationship Id="rId10" Type="http://schemas.openxmlformats.org/officeDocument/2006/relationships/hyperlink" Target="https://doi.org/86/10/2661" TargetMode="External"/><Relationship Id="rId19" Type="http://schemas.openxmlformats.org/officeDocument/2006/relationships/hyperlink" Target="https://doi.org/S0140-6736(86)90748-8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3390/v7042168" TargetMode="External"/><Relationship Id="rId14" Type="http://schemas.openxmlformats.org/officeDocument/2006/relationships/hyperlink" Target="https://doi.org/10.1093/infdis/jiaa559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游ゴシック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35AC04-093E-438D-86D8-602638B2DB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993</Words>
  <Characters>6012</Characters>
  <Application>Microsoft Office Word</Application>
  <DocSecurity>0</DocSecurity>
  <Lines>240</Lines>
  <Paragraphs>200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8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omoki Yoshikawa</dc:creator>
  <cp:lastModifiedBy>Tomoki Yoshikawa</cp:lastModifiedBy>
  <cp:revision>7</cp:revision>
  <cp:lastPrinted>2025-03-24T03:02:00Z</cp:lastPrinted>
  <dcterms:created xsi:type="dcterms:W3CDTF">2025-08-29T05:03:00Z</dcterms:created>
  <dcterms:modified xsi:type="dcterms:W3CDTF">2025-08-29T07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4d47dc81-08ee-4a1b-ac05-4c72a445aab8</vt:lpwstr>
  </property>
</Properties>
</file>